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A6C56C7" w:rsidR="00105D3E" w:rsidRPr="007D079E" w:rsidRDefault="00DC1AAA" w:rsidP="00B73EFD">
      <w:pPr>
        <w:pStyle w:val="9TitlePageText"/>
        <w:spacing w:line="240" w:lineRule="auto"/>
        <w:rPr>
          <w:sz w:val="20"/>
          <w:szCs w:val="20"/>
        </w:rPr>
      </w:pPr>
      <w:r w:rsidRPr="007D079E">
        <w:rPr>
          <w:noProof/>
          <w:sz w:val="20"/>
          <w:szCs w:val="20"/>
        </w:rPr>
        <w:t xml:space="preserve">Copyright in this </w:t>
      </w:r>
      <w:r w:rsidR="00D30096">
        <w:rPr>
          <w:noProof/>
          <w:sz w:val="20"/>
          <w:szCs w:val="20"/>
        </w:rPr>
        <w:t>thesis</w:t>
      </w:r>
      <w:r w:rsidR="00D30096" w:rsidRPr="007D079E">
        <w:rPr>
          <w:noProof/>
          <w:sz w:val="20"/>
          <w:szCs w:val="20"/>
        </w:rPr>
        <w:t xml:space="preserve"> </w:t>
      </w:r>
      <w:r w:rsidRPr="007D079E">
        <w:rPr>
          <w:noProof/>
          <w:sz w:val="20"/>
          <w:szCs w:val="20"/>
        </w:rPr>
        <w:t xml:space="preserve">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737AF15A" w14:textId="4E89F67E" w:rsidR="008E242A" w:rsidRDefault="008E242A" w:rsidP="00E10BCA">
      <w:pPr>
        <w:pStyle w:val="Heading1Preliminary"/>
      </w:pPr>
      <w:bookmarkStart w:id="0" w:name="_Toc484728921"/>
      <w:bookmarkStart w:id="1" w:name="_GoBack"/>
      <w:bookmarkEnd w:id="1"/>
      <w:r>
        <w:lastRenderedPageBreak/>
        <w:t>Ethics Statement</w:t>
      </w:r>
      <w:bookmarkEnd w:id="0"/>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4A4932A8" w:rsidR="000C0A80" w:rsidRDefault="00751639" w:rsidP="00E10BCA">
      <w:pPr>
        <w:pStyle w:val="Heading1Preliminary"/>
      </w:pPr>
      <w:bookmarkStart w:id="2" w:name="_Toc484728922"/>
      <w:r>
        <w:lastRenderedPageBreak/>
        <w:t>Abstract</w:t>
      </w:r>
      <w:bookmarkEnd w:id="2"/>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3" w:name="_Toc484728924"/>
      <w:r>
        <w:lastRenderedPageBreak/>
        <w:t>Acknowledgements</w:t>
      </w:r>
      <w:bookmarkEnd w:id="3"/>
    </w:p>
    <w:p w14:paraId="4AD061BB" w14:textId="3779ACD0" w:rsidR="005A6DA2" w:rsidRDefault="005A6DA2" w:rsidP="00DD0DD2">
      <w:pPr>
        <w:pStyle w:val="1Para"/>
        <w:jc w:val="both"/>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jc w:val="both"/>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jc w:val="both"/>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4" w:name="_Toc484728925"/>
      <w:r>
        <w:lastRenderedPageBreak/>
        <w:t>Table of Contents</w:t>
      </w:r>
      <w:bookmarkEnd w:id="4"/>
    </w:p>
    <w:p w14:paraId="62B1B599" w14:textId="77777777" w:rsidR="00016995"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4728920" w:history="1">
        <w:r w:rsidR="00016995" w:rsidRPr="00023B02">
          <w:rPr>
            <w:rStyle w:val="Hyperlink"/>
            <w:noProof/>
          </w:rPr>
          <w:t>Approval</w:t>
        </w:r>
        <w:r w:rsidR="00016995">
          <w:rPr>
            <w:noProof/>
            <w:webHidden/>
          </w:rPr>
          <w:tab/>
        </w:r>
        <w:r w:rsidR="00016995">
          <w:rPr>
            <w:noProof/>
            <w:webHidden/>
          </w:rPr>
          <w:fldChar w:fldCharType="begin"/>
        </w:r>
        <w:r w:rsidR="00016995">
          <w:rPr>
            <w:noProof/>
            <w:webHidden/>
          </w:rPr>
          <w:instrText xml:space="preserve"> PAGEREF _Toc484728920 \h </w:instrText>
        </w:r>
        <w:r w:rsidR="00016995">
          <w:rPr>
            <w:noProof/>
            <w:webHidden/>
          </w:rPr>
        </w:r>
        <w:r w:rsidR="00016995">
          <w:rPr>
            <w:noProof/>
            <w:webHidden/>
          </w:rPr>
          <w:fldChar w:fldCharType="separate"/>
        </w:r>
        <w:r w:rsidR="00016995">
          <w:rPr>
            <w:noProof/>
            <w:webHidden/>
          </w:rPr>
          <w:t>ii</w:t>
        </w:r>
        <w:r w:rsidR="00016995">
          <w:rPr>
            <w:noProof/>
            <w:webHidden/>
          </w:rPr>
          <w:fldChar w:fldCharType="end"/>
        </w:r>
      </w:hyperlink>
    </w:p>
    <w:p w14:paraId="5690A591" w14:textId="77777777" w:rsidR="00016995" w:rsidRDefault="00535E18">
      <w:pPr>
        <w:pStyle w:val="TOC2"/>
        <w:rPr>
          <w:rFonts w:asciiTheme="minorHAnsi" w:eastAsiaTheme="minorEastAsia" w:hAnsiTheme="minorHAnsi"/>
          <w:bCs w:val="0"/>
          <w:noProof/>
          <w:szCs w:val="24"/>
          <w:lang w:val="en-GB" w:eastAsia="en-GB"/>
        </w:rPr>
      </w:pPr>
      <w:hyperlink w:anchor="_Toc484728921" w:history="1">
        <w:r w:rsidR="00016995" w:rsidRPr="00023B02">
          <w:rPr>
            <w:rStyle w:val="Hyperlink"/>
            <w:noProof/>
          </w:rPr>
          <w:t>Ethics Statement</w:t>
        </w:r>
        <w:r w:rsidR="00016995">
          <w:rPr>
            <w:noProof/>
            <w:webHidden/>
          </w:rPr>
          <w:tab/>
        </w:r>
        <w:r w:rsidR="00016995">
          <w:rPr>
            <w:noProof/>
            <w:webHidden/>
          </w:rPr>
          <w:fldChar w:fldCharType="begin"/>
        </w:r>
        <w:r w:rsidR="00016995">
          <w:rPr>
            <w:noProof/>
            <w:webHidden/>
          </w:rPr>
          <w:instrText xml:space="preserve"> PAGEREF _Toc484728921 \h </w:instrText>
        </w:r>
        <w:r w:rsidR="00016995">
          <w:rPr>
            <w:noProof/>
            <w:webHidden/>
          </w:rPr>
        </w:r>
        <w:r w:rsidR="00016995">
          <w:rPr>
            <w:noProof/>
            <w:webHidden/>
          </w:rPr>
          <w:fldChar w:fldCharType="separate"/>
        </w:r>
        <w:r w:rsidR="00016995">
          <w:rPr>
            <w:noProof/>
            <w:webHidden/>
          </w:rPr>
          <w:t>iii</w:t>
        </w:r>
        <w:r w:rsidR="00016995">
          <w:rPr>
            <w:noProof/>
            <w:webHidden/>
          </w:rPr>
          <w:fldChar w:fldCharType="end"/>
        </w:r>
      </w:hyperlink>
    </w:p>
    <w:p w14:paraId="062C969A" w14:textId="77777777" w:rsidR="00016995" w:rsidRDefault="00535E18">
      <w:pPr>
        <w:pStyle w:val="TOC2"/>
        <w:rPr>
          <w:rFonts w:asciiTheme="minorHAnsi" w:eastAsiaTheme="minorEastAsia" w:hAnsiTheme="minorHAnsi"/>
          <w:bCs w:val="0"/>
          <w:noProof/>
          <w:szCs w:val="24"/>
          <w:lang w:val="en-GB" w:eastAsia="en-GB"/>
        </w:rPr>
      </w:pPr>
      <w:hyperlink w:anchor="_Toc484728922" w:history="1">
        <w:r w:rsidR="00016995" w:rsidRPr="00023B02">
          <w:rPr>
            <w:rStyle w:val="Hyperlink"/>
            <w:noProof/>
          </w:rPr>
          <w:t>Abstract</w:t>
        </w:r>
        <w:r w:rsidR="00016995">
          <w:rPr>
            <w:noProof/>
            <w:webHidden/>
          </w:rPr>
          <w:tab/>
        </w:r>
        <w:r w:rsidR="00016995">
          <w:rPr>
            <w:noProof/>
            <w:webHidden/>
          </w:rPr>
          <w:fldChar w:fldCharType="begin"/>
        </w:r>
        <w:r w:rsidR="00016995">
          <w:rPr>
            <w:noProof/>
            <w:webHidden/>
          </w:rPr>
          <w:instrText xml:space="preserve"> PAGEREF _Toc484728922 \h </w:instrText>
        </w:r>
        <w:r w:rsidR="00016995">
          <w:rPr>
            <w:noProof/>
            <w:webHidden/>
          </w:rPr>
        </w:r>
        <w:r w:rsidR="00016995">
          <w:rPr>
            <w:noProof/>
            <w:webHidden/>
          </w:rPr>
          <w:fldChar w:fldCharType="separate"/>
        </w:r>
        <w:r w:rsidR="00016995">
          <w:rPr>
            <w:noProof/>
            <w:webHidden/>
          </w:rPr>
          <w:t>iv</w:t>
        </w:r>
        <w:r w:rsidR="00016995">
          <w:rPr>
            <w:noProof/>
            <w:webHidden/>
          </w:rPr>
          <w:fldChar w:fldCharType="end"/>
        </w:r>
      </w:hyperlink>
    </w:p>
    <w:p w14:paraId="779A4D23" w14:textId="77777777" w:rsidR="00016995" w:rsidRDefault="00535E18">
      <w:pPr>
        <w:pStyle w:val="TOC2"/>
        <w:rPr>
          <w:rFonts w:asciiTheme="minorHAnsi" w:eastAsiaTheme="minorEastAsia" w:hAnsiTheme="minorHAnsi"/>
          <w:bCs w:val="0"/>
          <w:noProof/>
          <w:szCs w:val="24"/>
          <w:lang w:val="en-GB" w:eastAsia="en-GB"/>
        </w:rPr>
      </w:pPr>
      <w:hyperlink w:anchor="_Toc484728923" w:history="1">
        <w:r w:rsidR="00016995" w:rsidRPr="00023B02">
          <w:rPr>
            <w:rStyle w:val="Hyperlink"/>
            <w:noProof/>
          </w:rPr>
          <w:t>Dedication</w:t>
        </w:r>
        <w:r w:rsidR="00016995">
          <w:rPr>
            <w:noProof/>
            <w:webHidden/>
          </w:rPr>
          <w:tab/>
        </w:r>
        <w:r w:rsidR="00016995">
          <w:rPr>
            <w:noProof/>
            <w:webHidden/>
          </w:rPr>
          <w:fldChar w:fldCharType="begin"/>
        </w:r>
        <w:r w:rsidR="00016995">
          <w:rPr>
            <w:noProof/>
            <w:webHidden/>
          </w:rPr>
          <w:instrText xml:space="preserve"> PAGEREF _Toc484728923 \h </w:instrText>
        </w:r>
        <w:r w:rsidR="00016995">
          <w:rPr>
            <w:noProof/>
            <w:webHidden/>
          </w:rPr>
        </w:r>
        <w:r w:rsidR="00016995">
          <w:rPr>
            <w:noProof/>
            <w:webHidden/>
          </w:rPr>
          <w:fldChar w:fldCharType="separate"/>
        </w:r>
        <w:r w:rsidR="00016995">
          <w:rPr>
            <w:noProof/>
            <w:webHidden/>
          </w:rPr>
          <w:t>v</w:t>
        </w:r>
        <w:r w:rsidR="00016995">
          <w:rPr>
            <w:noProof/>
            <w:webHidden/>
          </w:rPr>
          <w:fldChar w:fldCharType="end"/>
        </w:r>
      </w:hyperlink>
    </w:p>
    <w:p w14:paraId="758E2495" w14:textId="77777777" w:rsidR="00016995" w:rsidRDefault="00535E18">
      <w:pPr>
        <w:pStyle w:val="TOC2"/>
        <w:rPr>
          <w:rFonts w:asciiTheme="minorHAnsi" w:eastAsiaTheme="minorEastAsia" w:hAnsiTheme="minorHAnsi"/>
          <w:bCs w:val="0"/>
          <w:noProof/>
          <w:szCs w:val="24"/>
          <w:lang w:val="en-GB" w:eastAsia="en-GB"/>
        </w:rPr>
      </w:pPr>
      <w:hyperlink w:anchor="_Toc484728924" w:history="1">
        <w:r w:rsidR="00016995" w:rsidRPr="00023B02">
          <w:rPr>
            <w:rStyle w:val="Hyperlink"/>
            <w:noProof/>
          </w:rPr>
          <w:t>Acknowledgements</w:t>
        </w:r>
        <w:r w:rsidR="00016995">
          <w:rPr>
            <w:noProof/>
            <w:webHidden/>
          </w:rPr>
          <w:tab/>
        </w:r>
        <w:r w:rsidR="00016995">
          <w:rPr>
            <w:noProof/>
            <w:webHidden/>
          </w:rPr>
          <w:fldChar w:fldCharType="begin"/>
        </w:r>
        <w:r w:rsidR="00016995">
          <w:rPr>
            <w:noProof/>
            <w:webHidden/>
          </w:rPr>
          <w:instrText xml:space="preserve"> PAGEREF _Toc484728924 \h </w:instrText>
        </w:r>
        <w:r w:rsidR="00016995">
          <w:rPr>
            <w:noProof/>
            <w:webHidden/>
          </w:rPr>
        </w:r>
        <w:r w:rsidR="00016995">
          <w:rPr>
            <w:noProof/>
            <w:webHidden/>
          </w:rPr>
          <w:fldChar w:fldCharType="separate"/>
        </w:r>
        <w:r w:rsidR="00016995">
          <w:rPr>
            <w:noProof/>
            <w:webHidden/>
          </w:rPr>
          <w:t>vi</w:t>
        </w:r>
        <w:r w:rsidR="00016995">
          <w:rPr>
            <w:noProof/>
            <w:webHidden/>
          </w:rPr>
          <w:fldChar w:fldCharType="end"/>
        </w:r>
      </w:hyperlink>
    </w:p>
    <w:p w14:paraId="691E657B" w14:textId="77777777" w:rsidR="00016995" w:rsidRDefault="00535E18">
      <w:pPr>
        <w:pStyle w:val="TOC2"/>
        <w:rPr>
          <w:rFonts w:asciiTheme="minorHAnsi" w:eastAsiaTheme="minorEastAsia" w:hAnsiTheme="minorHAnsi"/>
          <w:bCs w:val="0"/>
          <w:noProof/>
          <w:szCs w:val="24"/>
          <w:lang w:val="en-GB" w:eastAsia="en-GB"/>
        </w:rPr>
      </w:pPr>
      <w:hyperlink w:anchor="_Toc484728925" w:history="1">
        <w:r w:rsidR="00016995" w:rsidRPr="00023B02">
          <w:rPr>
            <w:rStyle w:val="Hyperlink"/>
            <w:noProof/>
          </w:rPr>
          <w:t>Table of Contents</w:t>
        </w:r>
        <w:r w:rsidR="00016995">
          <w:rPr>
            <w:noProof/>
            <w:webHidden/>
          </w:rPr>
          <w:tab/>
        </w:r>
        <w:r w:rsidR="00016995">
          <w:rPr>
            <w:noProof/>
            <w:webHidden/>
          </w:rPr>
          <w:fldChar w:fldCharType="begin"/>
        </w:r>
        <w:r w:rsidR="00016995">
          <w:rPr>
            <w:noProof/>
            <w:webHidden/>
          </w:rPr>
          <w:instrText xml:space="preserve"> PAGEREF _Toc484728925 \h </w:instrText>
        </w:r>
        <w:r w:rsidR="00016995">
          <w:rPr>
            <w:noProof/>
            <w:webHidden/>
          </w:rPr>
        </w:r>
        <w:r w:rsidR="00016995">
          <w:rPr>
            <w:noProof/>
            <w:webHidden/>
          </w:rPr>
          <w:fldChar w:fldCharType="separate"/>
        </w:r>
        <w:r w:rsidR="00016995">
          <w:rPr>
            <w:noProof/>
            <w:webHidden/>
          </w:rPr>
          <w:t>vii</w:t>
        </w:r>
        <w:r w:rsidR="00016995">
          <w:rPr>
            <w:noProof/>
            <w:webHidden/>
          </w:rPr>
          <w:fldChar w:fldCharType="end"/>
        </w:r>
      </w:hyperlink>
    </w:p>
    <w:p w14:paraId="4E281B8A" w14:textId="77777777" w:rsidR="00016995" w:rsidRDefault="00535E18">
      <w:pPr>
        <w:pStyle w:val="TOC2"/>
        <w:rPr>
          <w:rFonts w:asciiTheme="minorHAnsi" w:eastAsiaTheme="minorEastAsia" w:hAnsiTheme="minorHAnsi"/>
          <w:bCs w:val="0"/>
          <w:noProof/>
          <w:szCs w:val="24"/>
          <w:lang w:val="en-GB" w:eastAsia="en-GB"/>
        </w:rPr>
      </w:pPr>
      <w:hyperlink w:anchor="_Toc484728926" w:history="1">
        <w:r w:rsidR="00016995" w:rsidRPr="00023B02">
          <w:rPr>
            <w:rStyle w:val="Hyperlink"/>
            <w:noProof/>
          </w:rPr>
          <w:t>List of Tables</w:t>
        </w:r>
        <w:r w:rsidR="00016995">
          <w:rPr>
            <w:noProof/>
            <w:webHidden/>
          </w:rPr>
          <w:tab/>
        </w:r>
        <w:r w:rsidR="00016995">
          <w:rPr>
            <w:noProof/>
            <w:webHidden/>
          </w:rPr>
          <w:fldChar w:fldCharType="begin"/>
        </w:r>
        <w:r w:rsidR="00016995">
          <w:rPr>
            <w:noProof/>
            <w:webHidden/>
          </w:rPr>
          <w:instrText xml:space="preserve"> PAGEREF _Toc484728926 \h </w:instrText>
        </w:r>
        <w:r w:rsidR="00016995">
          <w:rPr>
            <w:noProof/>
            <w:webHidden/>
          </w:rPr>
        </w:r>
        <w:r w:rsidR="00016995">
          <w:rPr>
            <w:noProof/>
            <w:webHidden/>
          </w:rPr>
          <w:fldChar w:fldCharType="separate"/>
        </w:r>
        <w:r w:rsidR="00016995">
          <w:rPr>
            <w:noProof/>
            <w:webHidden/>
          </w:rPr>
          <w:t>viii</w:t>
        </w:r>
        <w:r w:rsidR="00016995">
          <w:rPr>
            <w:noProof/>
            <w:webHidden/>
          </w:rPr>
          <w:fldChar w:fldCharType="end"/>
        </w:r>
      </w:hyperlink>
    </w:p>
    <w:p w14:paraId="73B560A2" w14:textId="77777777" w:rsidR="00016995" w:rsidRDefault="00535E18">
      <w:pPr>
        <w:pStyle w:val="TOC2"/>
        <w:rPr>
          <w:rFonts w:asciiTheme="minorHAnsi" w:eastAsiaTheme="minorEastAsia" w:hAnsiTheme="minorHAnsi"/>
          <w:bCs w:val="0"/>
          <w:noProof/>
          <w:szCs w:val="24"/>
          <w:lang w:val="en-GB" w:eastAsia="en-GB"/>
        </w:rPr>
      </w:pPr>
      <w:hyperlink w:anchor="_Toc484728927" w:history="1">
        <w:r w:rsidR="00016995" w:rsidRPr="00023B02">
          <w:rPr>
            <w:rStyle w:val="Hyperlink"/>
            <w:noProof/>
          </w:rPr>
          <w:t>List of Figures</w:t>
        </w:r>
        <w:r w:rsidR="00016995">
          <w:rPr>
            <w:noProof/>
            <w:webHidden/>
          </w:rPr>
          <w:tab/>
        </w:r>
        <w:r w:rsidR="00016995">
          <w:rPr>
            <w:noProof/>
            <w:webHidden/>
          </w:rPr>
          <w:fldChar w:fldCharType="begin"/>
        </w:r>
        <w:r w:rsidR="00016995">
          <w:rPr>
            <w:noProof/>
            <w:webHidden/>
          </w:rPr>
          <w:instrText xml:space="preserve"> PAGEREF _Toc484728927 \h </w:instrText>
        </w:r>
        <w:r w:rsidR="00016995">
          <w:rPr>
            <w:noProof/>
            <w:webHidden/>
          </w:rPr>
        </w:r>
        <w:r w:rsidR="00016995">
          <w:rPr>
            <w:noProof/>
            <w:webHidden/>
          </w:rPr>
          <w:fldChar w:fldCharType="separate"/>
        </w:r>
        <w:r w:rsidR="00016995">
          <w:rPr>
            <w:noProof/>
            <w:webHidden/>
          </w:rPr>
          <w:t>ix</w:t>
        </w:r>
        <w:r w:rsidR="00016995">
          <w:rPr>
            <w:noProof/>
            <w:webHidden/>
          </w:rPr>
          <w:fldChar w:fldCharType="end"/>
        </w:r>
      </w:hyperlink>
    </w:p>
    <w:p w14:paraId="10492F73" w14:textId="77777777" w:rsidR="00016995" w:rsidRDefault="00535E18">
      <w:pPr>
        <w:pStyle w:val="TOC2"/>
        <w:rPr>
          <w:rFonts w:asciiTheme="minorHAnsi" w:eastAsiaTheme="minorEastAsia" w:hAnsiTheme="minorHAnsi"/>
          <w:bCs w:val="0"/>
          <w:noProof/>
          <w:szCs w:val="24"/>
          <w:lang w:val="en-GB" w:eastAsia="en-GB"/>
        </w:rPr>
      </w:pPr>
      <w:hyperlink w:anchor="_Toc484728928" w:history="1">
        <w:r w:rsidR="00016995" w:rsidRPr="00023B02">
          <w:rPr>
            <w:rStyle w:val="Hyperlink"/>
            <w:noProof/>
          </w:rPr>
          <w:t>List of Acronyms</w:t>
        </w:r>
        <w:r w:rsidR="00016995">
          <w:rPr>
            <w:noProof/>
            <w:webHidden/>
          </w:rPr>
          <w:tab/>
        </w:r>
        <w:r w:rsidR="00016995">
          <w:rPr>
            <w:noProof/>
            <w:webHidden/>
          </w:rPr>
          <w:fldChar w:fldCharType="begin"/>
        </w:r>
        <w:r w:rsidR="00016995">
          <w:rPr>
            <w:noProof/>
            <w:webHidden/>
          </w:rPr>
          <w:instrText xml:space="preserve"> PAGEREF _Toc484728928 \h </w:instrText>
        </w:r>
        <w:r w:rsidR="00016995">
          <w:rPr>
            <w:noProof/>
            <w:webHidden/>
          </w:rPr>
        </w:r>
        <w:r w:rsidR="00016995">
          <w:rPr>
            <w:noProof/>
            <w:webHidden/>
          </w:rPr>
          <w:fldChar w:fldCharType="separate"/>
        </w:r>
        <w:r w:rsidR="00016995">
          <w:rPr>
            <w:noProof/>
            <w:webHidden/>
          </w:rPr>
          <w:t>x</w:t>
        </w:r>
        <w:r w:rsidR="00016995">
          <w:rPr>
            <w:noProof/>
            <w:webHidden/>
          </w:rPr>
          <w:fldChar w:fldCharType="end"/>
        </w:r>
      </w:hyperlink>
    </w:p>
    <w:p w14:paraId="62AE0759" w14:textId="77777777" w:rsidR="00016995" w:rsidRDefault="00535E18">
      <w:pPr>
        <w:pStyle w:val="TOC2"/>
        <w:rPr>
          <w:rFonts w:asciiTheme="minorHAnsi" w:eastAsiaTheme="minorEastAsia" w:hAnsiTheme="minorHAnsi"/>
          <w:bCs w:val="0"/>
          <w:noProof/>
          <w:szCs w:val="24"/>
          <w:lang w:val="en-GB" w:eastAsia="en-GB"/>
        </w:rPr>
      </w:pPr>
      <w:hyperlink w:anchor="_Toc484728929" w:history="1">
        <w:r w:rsidR="00016995" w:rsidRPr="00023B02">
          <w:rPr>
            <w:rStyle w:val="Hyperlink"/>
            <w:noProof/>
          </w:rPr>
          <w:t>Glossary</w:t>
        </w:r>
        <w:r w:rsidR="00016995">
          <w:rPr>
            <w:noProof/>
            <w:webHidden/>
          </w:rPr>
          <w:tab/>
        </w:r>
        <w:r w:rsidR="00016995">
          <w:rPr>
            <w:noProof/>
            <w:webHidden/>
          </w:rPr>
          <w:fldChar w:fldCharType="begin"/>
        </w:r>
        <w:r w:rsidR="00016995">
          <w:rPr>
            <w:noProof/>
            <w:webHidden/>
          </w:rPr>
          <w:instrText xml:space="preserve"> PAGEREF _Toc484728929 \h </w:instrText>
        </w:r>
        <w:r w:rsidR="00016995">
          <w:rPr>
            <w:noProof/>
            <w:webHidden/>
          </w:rPr>
        </w:r>
        <w:r w:rsidR="00016995">
          <w:rPr>
            <w:noProof/>
            <w:webHidden/>
          </w:rPr>
          <w:fldChar w:fldCharType="separate"/>
        </w:r>
        <w:r w:rsidR="00016995">
          <w:rPr>
            <w:noProof/>
            <w:webHidden/>
          </w:rPr>
          <w:t>xi</w:t>
        </w:r>
        <w:r w:rsidR="00016995">
          <w:rPr>
            <w:noProof/>
            <w:webHidden/>
          </w:rPr>
          <w:fldChar w:fldCharType="end"/>
        </w:r>
      </w:hyperlink>
    </w:p>
    <w:p w14:paraId="495CC07E" w14:textId="77777777" w:rsidR="00016995" w:rsidRDefault="00535E18">
      <w:pPr>
        <w:pStyle w:val="TOC1"/>
        <w:tabs>
          <w:tab w:val="left" w:pos="1540"/>
          <w:tab w:val="right" w:leader="dot" w:pos="8290"/>
        </w:tabs>
        <w:rPr>
          <w:rFonts w:asciiTheme="minorHAnsi" w:eastAsiaTheme="minorEastAsia" w:hAnsiTheme="minorHAnsi"/>
          <w:b w:val="0"/>
          <w:bCs w:val="0"/>
          <w:noProof/>
          <w:lang w:val="en-GB" w:eastAsia="en-GB"/>
        </w:rPr>
      </w:pPr>
      <w:hyperlink w:anchor="_Toc484728930" w:history="1">
        <w:r w:rsidR="00016995" w:rsidRPr="00023B02">
          <w:rPr>
            <w:rStyle w:val="Hyperlink"/>
            <w:noProof/>
          </w:rPr>
          <w:t>Chapter 1.</w:t>
        </w:r>
        <w:r w:rsidR="00016995">
          <w:rPr>
            <w:rFonts w:asciiTheme="minorHAnsi" w:eastAsiaTheme="minorEastAsia" w:hAnsiTheme="minorHAnsi"/>
            <w:b w:val="0"/>
            <w:bCs w:val="0"/>
            <w:noProof/>
            <w:lang w:val="en-GB" w:eastAsia="en-GB"/>
          </w:rPr>
          <w:tab/>
        </w:r>
        <w:r w:rsidR="00016995" w:rsidRPr="00023B02">
          <w:rPr>
            <w:rStyle w:val="Hyperlink"/>
            <w:noProof/>
          </w:rPr>
          <w:t>Introduction</w:t>
        </w:r>
        <w:r w:rsidR="00016995">
          <w:rPr>
            <w:noProof/>
            <w:webHidden/>
          </w:rPr>
          <w:tab/>
        </w:r>
        <w:r w:rsidR="00016995">
          <w:rPr>
            <w:noProof/>
            <w:webHidden/>
          </w:rPr>
          <w:fldChar w:fldCharType="begin"/>
        </w:r>
        <w:r w:rsidR="00016995">
          <w:rPr>
            <w:noProof/>
            <w:webHidden/>
          </w:rPr>
          <w:instrText xml:space="preserve"> PAGEREF _Toc484728930 \h </w:instrText>
        </w:r>
        <w:r w:rsidR="00016995">
          <w:rPr>
            <w:noProof/>
            <w:webHidden/>
          </w:rPr>
        </w:r>
        <w:r w:rsidR="00016995">
          <w:rPr>
            <w:noProof/>
            <w:webHidden/>
          </w:rPr>
          <w:fldChar w:fldCharType="separate"/>
        </w:r>
        <w:r w:rsidR="00016995">
          <w:rPr>
            <w:noProof/>
            <w:webHidden/>
          </w:rPr>
          <w:t>1</w:t>
        </w:r>
        <w:r w:rsidR="00016995">
          <w:rPr>
            <w:noProof/>
            <w:webHidden/>
          </w:rPr>
          <w:fldChar w:fldCharType="end"/>
        </w:r>
      </w:hyperlink>
    </w:p>
    <w:p w14:paraId="06516F7A" w14:textId="77777777" w:rsidR="00016995" w:rsidRDefault="00535E18">
      <w:pPr>
        <w:pStyle w:val="TOC1"/>
        <w:tabs>
          <w:tab w:val="left" w:pos="1540"/>
          <w:tab w:val="right" w:leader="dot" w:pos="8290"/>
        </w:tabs>
        <w:rPr>
          <w:rFonts w:asciiTheme="minorHAnsi" w:eastAsiaTheme="minorEastAsia" w:hAnsiTheme="minorHAnsi"/>
          <w:b w:val="0"/>
          <w:bCs w:val="0"/>
          <w:noProof/>
          <w:lang w:val="en-GB" w:eastAsia="en-GB"/>
        </w:rPr>
      </w:pPr>
      <w:hyperlink w:anchor="_Toc484728931" w:history="1">
        <w:r w:rsidR="00016995" w:rsidRPr="00023B02">
          <w:rPr>
            <w:rStyle w:val="Hyperlink"/>
            <w:noProof/>
          </w:rPr>
          <w:t>Chapter 2.</w:t>
        </w:r>
        <w:r w:rsidR="00016995">
          <w:rPr>
            <w:rFonts w:asciiTheme="minorHAnsi" w:eastAsiaTheme="minorEastAsia" w:hAnsiTheme="minorHAnsi"/>
            <w:b w:val="0"/>
            <w:bCs w:val="0"/>
            <w:noProof/>
            <w:lang w:val="en-GB" w:eastAsia="en-GB"/>
          </w:rPr>
          <w:tab/>
        </w:r>
        <w:r w:rsidR="00016995" w:rsidRPr="00023B02">
          <w:rPr>
            <w:rStyle w:val="Hyperlink"/>
            <w:noProof/>
          </w:rPr>
          <w:t>Process Analysis</w:t>
        </w:r>
        <w:r w:rsidR="00016995">
          <w:rPr>
            <w:noProof/>
            <w:webHidden/>
          </w:rPr>
          <w:tab/>
        </w:r>
        <w:r w:rsidR="00016995">
          <w:rPr>
            <w:noProof/>
            <w:webHidden/>
          </w:rPr>
          <w:fldChar w:fldCharType="begin"/>
        </w:r>
        <w:r w:rsidR="00016995">
          <w:rPr>
            <w:noProof/>
            <w:webHidden/>
          </w:rPr>
          <w:instrText xml:space="preserve"> PAGEREF _Toc484728931 \h </w:instrText>
        </w:r>
        <w:r w:rsidR="00016995">
          <w:rPr>
            <w:noProof/>
            <w:webHidden/>
          </w:rPr>
        </w:r>
        <w:r w:rsidR="00016995">
          <w:rPr>
            <w:noProof/>
            <w:webHidden/>
          </w:rPr>
          <w:fldChar w:fldCharType="separate"/>
        </w:r>
        <w:r w:rsidR="00016995">
          <w:rPr>
            <w:noProof/>
            <w:webHidden/>
          </w:rPr>
          <w:t>4</w:t>
        </w:r>
        <w:r w:rsidR="00016995">
          <w:rPr>
            <w:noProof/>
            <w:webHidden/>
          </w:rPr>
          <w:fldChar w:fldCharType="end"/>
        </w:r>
      </w:hyperlink>
    </w:p>
    <w:p w14:paraId="7D2E5CA8"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32" w:history="1">
        <w:r w:rsidR="00016995" w:rsidRPr="00023B02">
          <w:rPr>
            <w:rStyle w:val="Hyperlink"/>
            <w:noProof/>
          </w:rPr>
          <w:t>2.1.</w:t>
        </w:r>
        <w:r w:rsidR="00016995">
          <w:rPr>
            <w:rFonts w:asciiTheme="minorHAnsi" w:eastAsiaTheme="minorEastAsia" w:hAnsiTheme="minorHAnsi"/>
            <w:bCs w:val="0"/>
            <w:noProof/>
            <w:szCs w:val="24"/>
            <w:lang w:val="en-GB" w:eastAsia="en-GB"/>
          </w:rPr>
          <w:tab/>
        </w:r>
        <w:r w:rsidR="00016995" w:rsidRPr="00023B02">
          <w:rPr>
            <w:rStyle w:val="Hyperlink"/>
            <w:noProof/>
          </w:rPr>
          <w:t>Process Description</w:t>
        </w:r>
        <w:r w:rsidR="00016995">
          <w:rPr>
            <w:noProof/>
            <w:webHidden/>
          </w:rPr>
          <w:tab/>
        </w:r>
        <w:r w:rsidR="00016995">
          <w:rPr>
            <w:noProof/>
            <w:webHidden/>
          </w:rPr>
          <w:fldChar w:fldCharType="begin"/>
        </w:r>
        <w:r w:rsidR="00016995">
          <w:rPr>
            <w:noProof/>
            <w:webHidden/>
          </w:rPr>
          <w:instrText xml:space="preserve"> PAGEREF _Toc484728932 \h </w:instrText>
        </w:r>
        <w:r w:rsidR="00016995">
          <w:rPr>
            <w:noProof/>
            <w:webHidden/>
          </w:rPr>
        </w:r>
        <w:r w:rsidR="00016995">
          <w:rPr>
            <w:noProof/>
            <w:webHidden/>
          </w:rPr>
          <w:fldChar w:fldCharType="separate"/>
        </w:r>
        <w:r w:rsidR="00016995">
          <w:rPr>
            <w:noProof/>
            <w:webHidden/>
          </w:rPr>
          <w:t>4</w:t>
        </w:r>
        <w:r w:rsidR="00016995">
          <w:rPr>
            <w:noProof/>
            <w:webHidden/>
          </w:rPr>
          <w:fldChar w:fldCharType="end"/>
        </w:r>
      </w:hyperlink>
    </w:p>
    <w:p w14:paraId="76A581DA" w14:textId="77777777" w:rsidR="00016995" w:rsidRDefault="00535E18">
      <w:pPr>
        <w:pStyle w:val="TOC1"/>
        <w:tabs>
          <w:tab w:val="left" w:pos="1540"/>
          <w:tab w:val="right" w:leader="dot" w:pos="8290"/>
        </w:tabs>
        <w:rPr>
          <w:rFonts w:asciiTheme="minorHAnsi" w:eastAsiaTheme="minorEastAsia" w:hAnsiTheme="minorHAnsi"/>
          <w:b w:val="0"/>
          <w:bCs w:val="0"/>
          <w:noProof/>
          <w:lang w:val="en-GB" w:eastAsia="en-GB"/>
        </w:rPr>
      </w:pPr>
      <w:hyperlink w:anchor="_Toc484728933" w:history="1">
        <w:r w:rsidR="00016995" w:rsidRPr="00023B02">
          <w:rPr>
            <w:rStyle w:val="Hyperlink"/>
            <w:noProof/>
          </w:rPr>
          <w:t>Chapter 3.</w:t>
        </w:r>
        <w:r w:rsidR="00016995">
          <w:rPr>
            <w:rFonts w:asciiTheme="minorHAnsi" w:eastAsiaTheme="minorEastAsia" w:hAnsiTheme="minorHAnsi"/>
            <w:b w:val="0"/>
            <w:bCs w:val="0"/>
            <w:noProof/>
            <w:lang w:val="en-GB" w:eastAsia="en-GB"/>
          </w:rPr>
          <w:tab/>
        </w:r>
        <w:r w:rsidR="00016995" w:rsidRPr="00023B02">
          <w:rPr>
            <w:rStyle w:val="Hyperlink"/>
            <w:noProof/>
          </w:rPr>
          <w:t>Proposed Solutions</w:t>
        </w:r>
        <w:r w:rsidR="00016995">
          <w:rPr>
            <w:noProof/>
            <w:webHidden/>
          </w:rPr>
          <w:tab/>
        </w:r>
        <w:r w:rsidR="00016995">
          <w:rPr>
            <w:noProof/>
            <w:webHidden/>
          </w:rPr>
          <w:fldChar w:fldCharType="begin"/>
        </w:r>
        <w:r w:rsidR="00016995">
          <w:rPr>
            <w:noProof/>
            <w:webHidden/>
          </w:rPr>
          <w:instrText xml:space="preserve"> PAGEREF _Toc484728933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46738CE5"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34" w:history="1">
        <w:r w:rsidR="00016995" w:rsidRPr="00023B02">
          <w:rPr>
            <w:rStyle w:val="Hyperlink"/>
            <w:noProof/>
          </w:rPr>
          <w:t>3.1.</w:t>
        </w:r>
        <w:r w:rsidR="00016995">
          <w:rPr>
            <w:rFonts w:asciiTheme="minorHAnsi" w:eastAsiaTheme="minorEastAsia" w:hAnsiTheme="minorHAnsi"/>
            <w:bCs w:val="0"/>
            <w:noProof/>
            <w:szCs w:val="24"/>
            <w:lang w:val="en-GB" w:eastAsia="en-GB"/>
          </w:rPr>
          <w:tab/>
        </w:r>
        <w:r w:rsidR="00016995" w:rsidRPr="00023B02">
          <w:rPr>
            <w:rStyle w:val="Hyperlink"/>
            <w:noProof/>
          </w:rPr>
          <w:t>Standardization of the process</w:t>
        </w:r>
        <w:r w:rsidR="00016995">
          <w:rPr>
            <w:noProof/>
            <w:webHidden/>
          </w:rPr>
          <w:tab/>
        </w:r>
        <w:r w:rsidR="00016995">
          <w:rPr>
            <w:noProof/>
            <w:webHidden/>
          </w:rPr>
          <w:fldChar w:fldCharType="begin"/>
        </w:r>
        <w:r w:rsidR="00016995">
          <w:rPr>
            <w:noProof/>
            <w:webHidden/>
          </w:rPr>
          <w:instrText xml:space="preserve"> PAGEREF _Toc484728934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59F0FB0A"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35" w:history="1">
        <w:r w:rsidR="00016995" w:rsidRPr="00023B02">
          <w:rPr>
            <w:rStyle w:val="Hyperlink"/>
            <w:noProof/>
          </w:rPr>
          <w:t>3.2.</w:t>
        </w:r>
        <w:r w:rsidR="00016995">
          <w:rPr>
            <w:rFonts w:asciiTheme="minorHAnsi" w:eastAsiaTheme="minorEastAsia" w:hAnsiTheme="minorHAnsi"/>
            <w:bCs w:val="0"/>
            <w:noProof/>
            <w:szCs w:val="24"/>
            <w:lang w:val="en-GB" w:eastAsia="en-GB"/>
          </w:rPr>
          <w:tab/>
        </w:r>
        <w:r w:rsidR="00016995" w:rsidRPr="00023B02">
          <w:rPr>
            <w:rStyle w:val="Hyperlink"/>
            <w:noProof/>
          </w:rPr>
          <w:t>Possible Solutions</w:t>
        </w:r>
        <w:r w:rsidR="00016995">
          <w:rPr>
            <w:noProof/>
            <w:webHidden/>
          </w:rPr>
          <w:tab/>
        </w:r>
        <w:r w:rsidR="00016995">
          <w:rPr>
            <w:noProof/>
            <w:webHidden/>
          </w:rPr>
          <w:fldChar w:fldCharType="begin"/>
        </w:r>
        <w:r w:rsidR="00016995">
          <w:rPr>
            <w:noProof/>
            <w:webHidden/>
          </w:rPr>
          <w:instrText xml:space="preserve"> PAGEREF _Toc484728935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0CDBA446" w14:textId="77777777" w:rsidR="00016995" w:rsidRDefault="00535E18">
      <w:pPr>
        <w:pStyle w:val="TOC1"/>
        <w:tabs>
          <w:tab w:val="left" w:pos="1540"/>
          <w:tab w:val="right" w:leader="dot" w:pos="8290"/>
        </w:tabs>
        <w:rPr>
          <w:rFonts w:asciiTheme="minorHAnsi" w:eastAsiaTheme="minorEastAsia" w:hAnsiTheme="minorHAnsi"/>
          <w:b w:val="0"/>
          <w:bCs w:val="0"/>
          <w:noProof/>
          <w:lang w:val="en-GB" w:eastAsia="en-GB"/>
        </w:rPr>
      </w:pPr>
      <w:hyperlink w:anchor="_Toc484728936" w:history="1">
        <w:r w:rsidR="00016995" w:rsidRPr="00023B02">
          <w:rPr>
            <w:rStyle w:val="Hyperlink"/>
            <w:noProof/>
          </w:rPr>
          <w:t>Chapter 4.</w:t>
        </w:r>
        <w:r w:rsidR="00016995">
          <w:rPr>
            <w:rFonts w:asciiTheme="minorHAnsi" w:eastAsiaTheme="minorEastAsia" w:hAnsiTheme="minorHAnsi"/>
            <w:b w:val="0"/>
            <w:bCs w:val="0"/>
            <w:noProof/>
            <w:lang w:val="en-GB" w:eastAsia="en-GB"/>
          </w:rPr>
          <w:tab/>
        </w:r>
        <w:r w:rsidR="00016995" w:rsidRPr="00023B02">
          <w:rPr>
            <w:rStyle w:val="Hyperlink"/>
            <w:noProof/>
          </w:rPr>
          <w:t>Technologies and Methodologies</w:t>
        </w:r>
        <w:r w:rsidR="00016995">
          <w:rPr>
            <w:noProof/>
            <w:webHidden/>
          </w:rPr>
          <w:tab/>
        </w:r>
        <w:r w:rsidR="00016995">
          <w:rPr>
            <w:noProof/>
            <w:webHidden/>
          </w:rPr>
          <w:fldChar w:fldCharType="begin"/>
        </w:r>
        <w:r w:rsidR="00016995">
          <w:rPr>
            <w:noProof/>
            <w:webHidden/>
          </w:rPr>
          <w:instrText xml:space="preserve"> PAGEREF _Toc484728936 \h </w:instrText>
        </w:r>
        <w:r w:rsidR="00016995">
          <w:rPr>
            <w:noProof/>
            <w:webHidden/>
          </w:rPr>
        </w:r>
        <w:r w:rsidR="00016995">
          <w:rPr>
            <w:noProof/>
            <w:webHidden/>
          </w:rPr>
          <w:fldChar w:fldCharType="separate"/>
        </w:r>
        <w:r w:rsidR="00016995">
          <w:rPr>
            <w:noProof/>
            <w:webHidden/>
          </w:rPr>
          <w:t>9</w:t>
        </w:r>
        <w:r w:rsidR="00016995">
          <w:rPr>
            <w:noProof/>
            <w:webHidden/>
          </w:rPr>
          <w:fldChar w:fldCharType="end"/>
        </w:r>
      </w:hyperlink>
    </w:p>
    <w:p w14:paraId="6139CBA6"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37" w:history="1">
        <w:r w:rsidR="00016995" w:rsidRPr="00023B02">
          <w:rPr>
            <w:rStyle w:val="Hyperlink"/>
            <w:noProof/>
          </w:rPr>
          <w:t>4.1.</w:t>
        </w:r>
        <w:r w:rsidR="00016995">
          <w:rPr>
            <w:rFonts w:asciiTheme="minorHAnsi" w:eastAsiaTheme="minorEastAsia" w:hAnsiTheme="minorHAnsi"/>
            <w:bCs w:val="0"/>
            <w:noProof/>
            <w:szCs w:val="24"/>
            <w:lang w:val="en-GB" w:eastAsia="en-GB"/>
          </w:rPr>
          <w:tab/>
        </w:r>
        <w:r w:rsidR="00016995" w:rsidRPr="00023B02">
          <w:rPr>
            <w:rStyle w:val="Hyperlink"/>
            <w:noProof/>
          </w:rPr>
          <w:t>Development Environment</w:t>
        </w:r>
        <w:r w:rsidR="00016995">
          <w:rPr>
            <w:noProof/>
            <w:webHidden/>
          </w:rPr>
          <w:tab/>
        </w:r>
        <w:r w:rsidR="00016995">
          <w:rPr>
            <w:noProof/>
            <w:webHidden/>
          </w:rPr>
          <w:fldChar w:fldCharType="begin"/>
        </w:r>
        <w:r w:rsidR="00016995">
          <w:rPr>
            <w:noProof/>
            <w:webHidden/>
          </w:rPr>
          <w:instrText xml:space="preserve"> PAGEREF _Toc484728937 \h </w:instrText>
        </w:r>
        <w:r w:rsidR="00016995">
          <w:rPr>
            <w:noProof/>
            <w:webHidden/>
          </w:rPr>
        </w:r>
        <w:r w:rsidR="00016995">
          <w:rPr>
            <w:noProof/>
            <w:webHidden/>
          </w:rPr>
          <w:fldChar w:fldCharType="separate"/>
        </w:r>
        <w:r w:rsidR="00016995">
          <w:rPr>
            <w:noProof/>
            <w:webHidden/>
          </w:rPr>
          <w:t>9</w:t>
        </w:r>
        <w:r w:rsidR="00016995">
          <w:rPr>
            <w:noProof/>
            <w:webHidden/>
          </w:rPr>
          <w:fldChar w:fldCharType="end"/>
        </w:r>
      </w:hyperlink>
    </w:p>
    <w:p w14:paraId="01467E51"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38" w:history="1">
        <w:r w:rsidR="00016995" w:rsidRPr="00023B02">
          <w:rPr>
            <w:rStyle w:val="Hyperlink"/>
            <w:noProof/>
          </w:rPr>
          <w:t>4.2.</w:t>
        </w:r>
        <w:r w:rsidR="00016995">
          <w:rPr>
            <w:rFonts w:asciiTheme="minorHAnsi" w:eastAsiaTheme="minorEastAsia" w:hAnsiTheme="minorHAnsi"/>
            <w:bCs w:val="0"/>
            <w:noProof/>
            <w:szCs w:val="24"/>
            <w:lang w:val="en-GB" w:eastAsia="en-GB"/>
          </w:rPr>
          <w:tab/>
        </w:r>
        <w:r w:rsidR="00016995" w:rsidRPr="00023B02">
          <w:rPr>
            <w:rStyle w:val="Hyperlink"/>
            <w:noProof/>
          </w:rPr>
          <w:t>Programming Technologies</w:t>
        </w:r>
        <w:r w:rsidR="00016995">
          <w:rPr>
            <w:noProof/>
            <w:webHidden/>
          </w:rPr>
          <w:tab/>
        </w:r>
        <w:r w:rsidR="00016995">
          <w:rPr>
            <w:noProof/>
            <w:webHidden/>
          </w:rPr>
          <w:fldChar w:fldCharType="begin"/>
        </w:r>
        <w:r w:rsidR="00016995">
          <w:rPr>
            <w:noProof/>
            <w:webHidden/>
          </w:rPr>
          <w:instrText xml:space="preserve"> PAGEREF _Toc484728938 \h </w:instrText>
        </w:r>
        <w:r w:rsidR="00016995">
          <w:rPr>
            <w:noProof/>
            <w:webHidden/>
          </w:rPr>
        </w:r>
        <w:r w:rsidR="00016995">
          <w:rPr>
            <w:noProof/>
            <w:webHidden/>
          </w:rPr>
          <w:fldChar w:fldCharType="separate"/>
        </w:r>
        <w:r w:rsidR="00016995">
          <w:rPr>
            <w:noProof/>
            <w:webHidden/>
          </w:rPr>
          <w:t>10</w:t>
        </w:r>
        <w:r w:rsidR="00016995">
          <w:rPr>
            <w:noProof/>
            <w:webHidden/>
          </w:rPr>
          <w:fldChar w:fldCharType="end"/>
        </w:r>
      </w:hyperlink>
    </w:p>
    <w:p w14:paraId="0868A932" w14:textId="77777777" w:rsidR="00016995" w:rsidRDefault="00535E18">
      <w:pPr>
        <w:pStyle w:val="TOC3"/>
        <w:tabs>
          <w:tab w:val="left" w:pos="1100"/>
          <w:tab w:val="right" w:leader="dot" w:pos="8290"/>
        </w:tabs>
        <w:rPr>
          <w:rFonts w:asciiTheme="minorHAnsi" w:eastAsiaTheme="minorEastAsia" w:hAnsiTheme="minorHAnsi"/>
          <w:noProof/>
          <w:szCs w:val="24"/>
          <w:lang w:val="en-GB" w:eastAsia="en-GB"/>
        </w:rPr>
      </w:pPr>
      <w:hyperlink w:anchor="_Toc484728939" w:history="1">
        <w:r w:rsidR="00016995" w:rsidRPr="00023B02">
          <w:rPr>
            <w:rStyle w:val="Hyperlink"/>
            <w:noProof/>
          </w:rPr>
          <w:t>4.2.2.</w:t>
        </w:r>
        <w:r w:rsidR="00016995">
          <w:rPr>
            <w:rFonts w:asciiTheme="minorHAnsi" w:eastAsiaTheme="minorEastAsia" w:hAnsiTheme="minorHAnsi"/>
            <w:noProof/>
            <w:szCs w:val="24"/>
            <w:lang w:val="en-GB" w:eastAsia="en-GB"/>
          </w:rPr>
          <w:tab/>
        </w:r>
        <w:r w:rsidR="00016995" w:rsidRPr="00023B02">
          <w:rPr>
            <w:rStyle w:val="Hyperlink"/>
            <w:noProof/>
          </w:rPr>
          <w:t>Why Python?</w:t>
        </w:r>
        <w:r w:rsidR="00016995">
          <w:rPr>
            <w:noProof/>
            <w:webHidden/>
          </w:rPr>
          <w:tab/>
        </w:r>
        <w:r w:rsidR="00016995">
          <w:rPr>
            <w:noProof/>
            <w:webHidden/>
          </w:rPr>
          <w:fldChar w:fldCharType="begin"/>
        </w:r>
        <w:r w:rsidR="00016995">
          <w:rPr>
            <w:noProof/>
            <w:webHidden/>
          </w:rPr>
          <w:instrText xml:space="preserve"> PAGEREF _Toc484728939 \h </w:instrText>
        </w:r>
        <w:r w:rsidR="00016995">
          <w:rPr>
            <w:noProof/>
            <w:webHidden/>
          </w:rPr>
        </w:r>
        <w:r w:rsidR="00016995">
          <w:rPr>
            <w:noProof/>
            <w:webHidden/>
          </w:rPr>
          <w:fldChar w:fldCharType="separate"/>
        </w:r>
        <w:r w:rsidR="00016995">
          <w:rPr>
            <w:noProof/>
            <w:webHidden/>
          </w:rPr>
          <w:t>15</w:t>
        </w:r>
        <w:r w:rsidR="00016995">
          <w:rPr>
            <w:noProof/>
            <w:webHidden/>
          </w:rPr>
          <w:fldChar w:fldCharType="end"/>
        </w:r>
      </w:hyperlink>
    </w:p>
    <w:p w14:paraId="322F8662"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40" w:history="1">
        <w:r w:rsidR="00016995" w:rsidRPr="00023B02">
          <w:rPr>
            <w:rStyle w:val="Hyperlink"/>
            <w:noProof/>
          </w:rPr>
          <w:t>4.3.</w:t>
        </w:r>
        <w:r w:rsidR="00016995">
          <w:rPr>
            <w:rFonts w:asciiTheme="minorHAnsi" w:eastAsiaTheme="minorEastAsia" w:hAnsiTheme="minorHAnsi"/>
            <w:bCs w:val="0"/>
            <w:noProof/>
            <w:szCs w:val="24"/>
            <w:lang w:val="en-GB" w:eastAsia="en-GB"/>
          </w:rPr>
          <w:tab/>
        </w:r>
        <w:r w:rsidR="00016995" w:rsidRPr="00023B02">
          <w:rPr>
            <w:rStyle w:val="Hyperlink"/>
            <w:noProof/>
          </w:rPr>
          <w:t>External Python libraries</w:t>
        </w:r>
        <w:r w:rsidR="00016995">
          <w:rPr>
            <w:noProof/>
            <w:webHidden/>
          </w:rPr>
          <w:tab/>
        </w:r>
        <w:r w:rsidR="00016995">
          <w:rPr>
            <w:noProof/>
            <w:webHidden/>
          </w:rPr>
          <w:fldChar w:fldCharType="begin"/>
        </w:r>
        <w:r w:rsidR="00016995">
          <w:rPr>
            <w:noProof/>
            <w:webHidden/>
          </w:rPr>
          <w:instrText xml:space="preserve"> PAGEREF _Toc484728940 \h </w:instrText>
        </w:r>
        <w:r w:rsidR="00016995">
          <w:rPr>
            <w:noProof/>
            <w:webHidden/>
          </w:rPr>
        </w:r>
        <w:r w:rsidR="00016995">
          <w:rPr>
            <w:noProof/>
            <w:webHidden/>
          </w:rPr>
          <w:fldChar w:fldCharType="separate"/>
        </w:r>
        <w:r w:rsidR="00016995">
          <w:rPr>
            <w:noProof/>
            <w:webHidden/>
          </w:rPr>
          <w:t>15</w:t>
        </w:r>
        <w:r w:rsidR="00016995">
          <w:rPr>
            <w:noProof/>
            <w:webHidden/>
          </w:rPr>
          <w:fldChar w:fldCharType="end"/>
        </w:r>
      </w:hyperlink>
    </w:p>
    <w:p w14:paraId="64432AD0"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41" w:history="1">
        <w:r w:rsidR="00016995" w:rsidRPr="00023B02">
          <w:rPr>
            <w:rStyle w:val="Hyperlink"/>
            <w:noProof/>
          </w:rPr>
          <w:t>4.4.</w:t>
        </w:r>
        <w:r w:rsidR="00016995">
          <w:rPr>
            <w:rFonts w:asciiTheme="minorHAnsi" w:eastAsiaTheme="minorEastAsia" w:hAnsiTheme="minorHAnsi"/>
            <w:bCs w:val="0"/>
            <w:noProof/>
            <w:szCs w:val="24"/>
            <w:lang w:val="en-GB" w:eastAsia="en-GB"/>
          </w:rPr>
          <w:tab/>
        </w:r>
        <w:r w:rsidR="00016995" w:rsidRPr="00023B02">
          <w:rPr>
            <w:rStyle w:val="Hyperlink"/>
            <w:noProof/>
          </w:rPr>
          <w:t>Development and Testing Methodology</w:t>
        </w:r>
        <w:r w:rsidR="00016995">
          <w:rPr>
            <w:noProof/>
            <w:webHidden/>
          </w:rPr>
          <w:tab/>
        </w:r>
        <w:r w:rsidR="00016995">
          <w:rPr>
            <w:noProof/>
            <w:webHidden/>
          </w:rPr>
          <w:fldChar w:fldCharType="begin"/>
        </w:r>
        <w:r w:rsidR="00016995">
          <w:rPr>
            <w:noProof/>
            <w:webHidden/>
          </w:rPr>
          <w:instrText xml:space="preserve"> PAGEREF _Toc484728941 \h </w:instrText>
        </w:r>
        <w:r w:rsidR="00016995">
          <w:rPr>
            <w:noProof/>
            <w:webHidden/>
          </w:rPr>
        </w:r>
        <w:r w:rsidR="00016995">
          <w:rPr>
            <w:noProof/>
            <w:webHidden/>
          </w:rPr>
          <w:fldChar w:fldCharType="separate"/>
        </w:r>
        <w:r w:rsidR="00016995">
          <w:rPr>
            <w:noProof/>
            <w:webHidden/>
          </w:rPr>
          <w:t>18</w:t>
        </w:r>
        <w:r w:rsidR="00016995">
          <w:rPr>
            <w:noProof/>
            <w:webHidden/>
          </w:rPr>
          <w:fldChar w:fldCharType="end"/>
        </w:r>
      </w:hyperlink>
    </w:p>
    <w:p w14:paraId="7FCE6183" w14:textId="77777777" w:rsidR="00016995" w:rsidRDefault="00535E18">
      <w:pPr>
        <w:pStyle w:val="TOC2"/>
        <w:tabs>
          <w:tab w:val="left" w:pos="662"/>
        </w:tabs>
        <w:rPr>
          <w:rFonts w:asciiTheme="minorHAnsi" w:eastAsiaTheme="minorEastAsia" w:hAnsiTheme="minorHAnsi"/>
          <w:bCs w:val="0"/>
          <w:noProof/>
          <w:szCs w:val="24"/>
          <w:lang w:val="en-GB" w:eastAsia="en-GB"/>
        </w:rPr>
      </w:pPr>
      <w:hyperlink w:anchor="_Toc484728942" w:history="1">
        <w:r w:rsidR="00016995" w:rsidRPr="00023B02">
          <w:rPr>
            <w:rStyle w:val="Hyperlink"/>
            <w:noProof/>
          </w:rPr>
          <w:t>4.5.</w:t>
        </w:r>
        <w:r w:rsidR="00016995">
          <w:rPr>
            <w:rFonts w:asciiTheme="minorHAnsi" w:eastAsiaTheme="minorEastAsia" w:hAnsiTheme="minorHAnsi"/>
            <w:bCs w:val="0"/>
            <w:noProof/>
            <w:szCs w:val="24"/>
            <w:lang w:val="en-GB" w:eastAsia="en-GB"/>
          </w:rPr>
          <w:tab/>
        </w:r>
        <w:r w:rsidR="00016995" w:rsidRPr="00023B02">
          <w:rPr>
            <w:rStyle w:val="Hyperlink"/>
            <w:noProof/>
          </w:rPr>
          <w:t>Plagiarism Check</w:t>
        </w:r>
        <w:r w:rsidR="00016995">
          <w:rPr>
            <w:noProof/>
            <w:webHidden/>
          </w:rPr>
          <w:tab/>
        </w:r>
        <w:r w:rsidR="00016995">
          <w:rPr>
            <w:noProof/>
            <w:webHidden/>
          </w:rPr>
          <w:fldChar w:fldCharType="begin"/>
        </w:r>
        <w:r w:rsidR="00016995">
          <w:rPr>
            <w:noProof/>
            <w:webHidden/>
          </w:rPr>
          <w:instrText xml:space="preserve"> PAGEREF _Toc484728942 \h </w:instrText>
        </w:r>
        <w:r w:rsidR="00016995">
          <w:rPr>
            <w:noProof/>
            <w:webHidden/>
          </w:rPr>
        </w:r>
        <w:r w:rsidR="00016995">
          <w:rPr>
            <w:noProof/>
            <w:webHidden/>
          </w:rPr>
          <w:fldChar w:fldCharType="separate"/>
        </w:r>
        <w:r w:rsidR="00016995">
          <w:rPr>
            <w:noProof/>
            <w:webHidden/>
          </w:rPr>
          <w:t>20</w:t>
        </w:r>
        <w:r w:rsidR="00016995">
          <w:rPr>
            <w:noProof/>
            <w:webHidden/>
          </w:rPr>
          <w:fldChar w:fldCharType="end"/>
        </w:r>
      </w:hyperlink>
    </w:p>
    <w:p w14:paraId="2B7FCEFC" w14:textId="77777777" w:rsidR="00016995" w:rsidRDefault="00535E18">
      <w:pPr>
        <w:pStyle w:val="TOC1"/>
        <w:tabs>
          <w:tab w:val="left" w:pos="1540"/>
          <w:tab w:val="right" w:leader="dot" w:pos="8290"/>
        </w:tabs>
        <w:rPr>
          <w:rFonts w:asciiTheme="minorHAnsi" w:eastAsiaTheme="minorEastAsia" w:hAnsiTheme="minorHAnsi"/>
          <w:b w:val="0"/>
          <w:bCs w:val="0"/>
          <w:noProof/>
          <w:lang w:val="en-GB" w:eastAsia="en-GB"/>
        </w:rPr>
      </w:pPr>
      <w:hyperlink w:anchor="_Toc484728943" w:history="1">
        <w:r w:rsidR="00016995" w:rsidRPr="00023B02">
          <w:rPr>
            <w:rStyle w:val="Hyperlink"/>
            <w:noProof/>
          </w:rPr>
          <w:t>Chapter 5.</w:t>
        </w:r>
        <w:r w:rsidR="00016995">
          <w:rPr>
            <w:rFonts w:asciiTheme="minorHAnsi" w:eastAsiaTheme="minorEastAsia" w:hAnsiTheme="minorHAnsi"/>
            <w:b w:val="0"/>
            <w:bCs w:val="0"/>
            <w:noProof/>
            <w:lang w:val="en-GB" w:eastAsia="en-GB"/>
          </w:rPr>
          <w:tab/>
        </w:r>
        <w:r w:rsidR="00016995" w:rsidRPr="00023B02">
          <w:rPr>
            <w:rStyle w:val="Hyperlink"/>
            <w:noProof/>
          </w:rPr>
          <w:t>Technical walkthrough</w:t>
        </w:r>
        <w:r w:rsidR="00016995">
          <w:rPr>
            <w:noProof/>
            <w:webHidden/>
          </w:rPr>
          <w:tab/>
        </w:r>
        <w:r w:rsidR="00016995">
          <w:rPr>
            <w:noProof/>
            <w:webHidden/>
          </w:rPr>
          <w:fldChar w:fldCharType="begin"/>
        </w:r>
        <w:r w:rsidR="00016995">
          <w:rPr>
            <w:noProof/>
            <w:webHidden/>
          </w:rPr>
          <w:instrText xml:space="preserve"> PAGEREF _Toc484728943 \h </w:instrText>
        </w:r>
        <w:r w:rsidR="00016995">
          <w:rPr>
            <w:noProof/>
            <w:webHidden/>
          </w:rPr>
        </w:r>
        <w:r w:rsidR="00016995">
          <w:rPr>
            <w:noProof/>
            <w:webHidden/>
          </w:rPr>
          <w:fldChar w:fldCharType="separate"/>
        </w:r>
        <w:r w:rsidR="00016995">
          <w:rPr>
            <w:noProof/>
            <w:webHidden/>
          </w:rPr>
          <w:t>22</w:t>
        </w:r>
        <w:r w:rsidR="00016995">
          <w:rPr>
            <w:noProof/>
            <w:webHidden/>
          </w:rPr>
          <w:fldChar w:fldCharType="end"/>
        </w:r>
      </w:hyperlink>
    </w:p>
    <w:p w14:paraId="61345EB4" w14:textId="77777777" w:rsidR="00016995" w:rsidRDefault="00535E18">
      <w:pPr>
        <w:pStyle w:val="TOC1"/>
        <w:tabs>
          <w:tab w:val="left" w:pos="1707"/>
          <w:tab w:val="right" w:leader="dot" w:pos="8290"/>
        </w:tabs>
        <w:rPr>
          <w:rFonts w:asciiTheme="minorHAnsi" w:eastAsiaTheme="minorEastAsia" w:hAnsiTheme="minorHAnsi"/>
          <w:b w:val="0"/>
          <w:bCs w:val="0"/>
          <w:noProof/>
          <w:lang w:val="en-GB" w:eastAsia="en-GB"/>
        </w:rPr>
      </w:pPr>
      <w:hyperlink w:anchor="_Toc484728944" w:history="1">
        <w:r w:rsidR="00016995" w:rsidRPr="00023B02">
          <w:rPr>
            <w:rStyle w:val="Hyperlink"/>
            <w:noProof/>
          </w:rPr>
          <w:t xml:space="preserve">Appendix A. </w:t>
        </w:r>
        <w:r w:rsidR="00016995">
          <w:rPr>
            <w:rFonts w:asciiTheme="minorHAnsi" w:eastAsiaTheme="minorEastAsia" w:hAnsiTheme="minorHAnsi"/>
            <w:b w:val="0"/>
            <w:bCs w:val="0"/>
            <w:noProof/>
            <w:lang w:val="en-GB" w:eastAsia="en-GB"/>
          </w:rPr>
          <w:tab/>
        </w:r>
        <w:r w:rsidR="00016995" w:rsidRPr="00023B02">
          <w:rPr>
            <w:rStyle w:val="Hyperlink"/>
            <w:noProof/>
          </w:rPr>
          <w:t xml:space="preserve">  An Example of an Appendix</w:t>
        </w:r>
        <w:r w:rsidR="00016995">
          <w:rPr>
            <w:noProof/>
            <w:webHidden/>
          </w:rPr>
          <w:tab/>
        </w:r>
        <w:r w:rsidR="00016995">
          <w:rPr>
            <w:noProof/>
            <w:webHidden/>
          </w:rPr>
          <w:fldChar w:fldCharType="begin"/>
        </w:r>
        <w:r w:rsidR="00016995">
          <w:rPr>
            <w:noProof/>
            <w:webHidden/>
          </w:rPr>
          <w:instrText xml:space="preserve"> PAGEREF _Toc484728944 \h </w:instrText>
        </w:r>
        <w:r w:rsidR="00016995">
          <w:rPr>
            <w:noProof/>
            <w:webHidden/>
          </w:rPr>
        </w:r>
        <w:r w:rsidR="00016995">
          <w:rPr>
            <w:noProof/>
            <w:webHidden/>
          </w:rPr>
          <w:fldChar w:fldCharType="separate"/>
        </w:r>
        <w:r w:rsidR="00016995">
          <w:rPr>
            <w:noProof/>
            <w:webHidden/>
          </w:rPr>
          <w:t>25</w:t>
        </w:r>
        <w:r w:rsidR="00016995">
          <w:rPr>
            <w:noProof/>
            <w:webHidden/>
          </w:rPr>
          <w:fldChar w:fldCharType="end"/>
        </w:r>
      </w:hyperlink>
    </w:p>
    <w:p w14:paraId="31221255" w14:textId="77777777" w:rsidR="00016995" w:rsidRDefault="00535E18">
      <w:pPr>
        <w:pStyle w:val="TOC1"/>
        <w:tabs>
          <w:tab w:val="right" w:leader="dot" w:pos="8290"/>
        </w:tabs>
        <w:rPr>
          <w:rFonts w:asciiTheme="minorHAnsi" w:eastAsiaTheme="minorEastAsia" w:hAnsiTheme="minorHAnsi"/>
          <w:b w:val="0"/>
          <w:bCs w:val="0"/>
          <w:noProof/>
          <w:lang w:val="en-GB" w:eastAsia="en-GB"/>
        </w:rPr>
      </w:pPr>
      <w:hyperlink w:anchor="_Toc484728945" w:history="1">
        <w:r w:rsidR="00016995" w:rsidRPr="00023B02">
          <w:rPr>
            <w:rStyle w:val="Hyperlink"/>
            <w:noProof/>
          </w:rPr>
          <w:t>References</w:t>
        </w:r>
        <w:r w:rsidR="00016995">
          <w:rPr>
            <w:noProof/>
            <w:webHidden/>
          </w:rPr>
          <w:tab/>
        </w:r>
        <w:r w:rsidR="00016995">
          <w:rPr>
            <w:noProof/>
            <w:webHidden/>
          </w:rPr>
          <w:fldChar w:fldCharType="begin"/>
        </w:r>
        <w:r w:rsidR="00016995">
          <w:rPr>
            <w:noProof/>
            <w:webHidden/>
          </w:rPr>
          <w:instrText xml:space="preserve"> PAGEREF _Toc484728945 \h </w:instrText>
        </w:r>
        <w:r w:rsidR="00016995">
          <w:rPr>
            <w:noProof/>
            <w:webHidden/>
          </w:rPr>
        </w:r>
        <w:r w:rsidR="00016995">
          <w:rPr>
            <w:noProof/>
            <w:webHidden/>
          </w:rPr>
          <w:fldChar w:fldCharType="separate"/>
        </w:r>
        <w:r w:rsidR="00016995">
          <w:rPr>
            <w:noProof/>
            <w:webHidden/>
          </w:rPr>
          <w:t>26</w:t>
        </w:r>
        <w:r w:rsidR="00016995">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5" w:name="_Toc484728928"/>
      <w:r>
        <w:lastRenderedPageBreak/>
        <w:t>List of Acronym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6" w:name="_Toc484728929"/>
      <w:r>
        <w:lastRenderedPageBreak/>
        <w:t>Glossary</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19B4003F" w:rsidR="007C2C1E" w:rsidRDefault="007C2C1E" w:rsidP="00910A03">
            <w:pPr>
              <w:pStyle w:val="1ParaNoSpace"/>
            </w:pPr>
            <w:r w:rsidRPr="001A2E17">
              <w:t>Python code style convention</w:t>
            </w:r>
            <w:r>
              <w:t>s</w:t>
            </w:r>
            <w:r>
              <w:rPr>
                <w:rStyle w:val="EndnoteReference"/>
              </w:rPr>
              <w:endnoteReference w:id="1"/>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7C2C1E">
        <w:tc>
          <w:tcPr>
            <w:tcW w:w="2684" w:type="dxa"/>
          </w:tcPr>
          <w:p w14:paraId="6FBF4D6E" w14:textId="2C18D8DE" w:rsidR="007C2C1E" w:rsidRDefault="007C2C1E" w:rsidP="00910A03">
            <w:pPr>
              <w:pStyle w:val="1ParaNoSpace"/>
            </w:pPr>
          </w:p>
        </w:tc>
        <w:tc>
          <w:tcPr>
            <w:tcW w:w="5616" w:type="dxa"/>
          </w:tcPr>
          <w:p w14:paraId="190A7205" w14:textId="3FC65A64" w:rsidR="007C2C1E" w:rsidRPr="005C5AE3" w:rsidRDefault="007C2C1E" w:rsidP="005C5AE3">
            <w:pPr>
              <w:pStyle w:val="1ParaNoSpace"/>
              <w:rPr>
                <w:vertAlign w:val="superscript"/>
              </w:rPr>
            </w:pPr>
          </w:p>
        </w:tc>
      </w:tr>
      <w:tr w:rsidR="007C2C1E" w14:paraId="0AE11583" w14:textId="77777777" w:rsidTr="007C2C1E">
        <w:tc>
          <w:tcPr>
            <w:tcW w:w="2684" w:type="dxa"/>
          </w:tcPr>
          <w:p w14:paraId="5E2AD6B1" w14:textId="4483C4D7" w:rsidR="007C2C1E" w:rsidRDefault="007C2C1E" w:rsidP="00910A03">
            <w:pPr>
              <w:pStyle w:val="1ParaNoSpace"/>
            </w:pPr>
          </w:p>
        </w:tc>
        <w:tc>
          <w:tcPr>
            <w:tcW w:w="5616" w:type="dxa"/>
          </w:tcPr>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7" w:name="_Toc484728930"/>
      <w:r>
        <w:lastRenderedPageBreak/>
        <w:t>Introduction</w:t>
      </w:r>
      <w:bookmarkEnd w:id="7"/>
    </w:p>
    <w:p w14:paraId="2C4F4721" w14:textId="2AE68532" w:rsidR="003954F3" w:rsidRDefault="00AC6B86" w:rsidP="00DD0DD2">
      <w:pPr>
        <w:pStyle w:val="1Para"/>
        <w:jc w:val="both"/>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jc w:val="both"/>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jc w:val="both"/>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jc w:val="both"/>
      </w:pPr>
      <w:r>
        <w:lastRenderedPageBreak/>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jc w:val="both"/>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6712E4BD" w:rsidR="00313674" w:rsidRDefault="00313674" w:rsidP="00DD0DD2">
      <w:pPr>
        <w:pStyle w:val="1Para"/>
        <w:jc w:val="both"/>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784D5F">
        <w:t>testing</w:t>
      </w:r>
      <w:r w:rsidR="00A512E9">
        <w:t>s</w:t>
      </w:r>
      <w:r w:rsidR="00784D5F">
        <w:t xml:space="preserve"> will be required, ranging from </w:t>
      </w:r>
      <w:r w:rsidR="00784D5F">
        <w:lastRenderedPageBreak/>
        <w:t>regression and system tastings to integration testing. It is for all these reasons that it became necessary to write an autonomous application.</w:t>
      </w:r>
    </w:p>
    <w:p w14:paraId="6D64FBF5" w14:textId="17DD23F1" w:rsidR="004D213D" w:rsidRDefault="004D213D" w:rsidP="00DD0DD2">
      <w:pPr>
        <w:pStyle w:val="1Para"/>
        <w:jc w:val="both"/>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br w:type="page"/>
      </w:r>
    </w:p>
    <w:p w14:paraId="75613C7F" w14:textId="035F9204" w:rsidR="00AD6F8B" w:rsidRDefault="004522D4" w:rsidP="00AD6F8B">
      <w:pPr>
        <w:pStyle w:val="Heading1"/>
      </w:pPr>
      <w:bookmarkStart w:id="8" w:name="_Toc484728931"/>
      <w:r>
        <w:lastRenderedPageBreak/>
        <w:t>Process Analysis</w:t>
      </w:r>
      <w:bookmarkEnd w:id="8"/>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0A67432B" w:rsidR="00732C9E" w:rsidRDefault="00AA27DC" w:rsidP="00732C9E">
      <w:pPr>
        <w:pStyle w:val="Heading2"/>
      </w:pPr>
      <w:bookmarkStart w:id="9" w:name="_Toc484728932"/>
      <w:r>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9"/>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10" w:name="_Toc484728933"/>
      <w:r>
        <w:lastRenderedPageBreak/>
        <w:t>Proposed</w:t>
      </w:r>
      <w:r w:rsidR="004522D4">
        <w:t xml:space="preserve"> Solutions</w:t>
      </w:r>
      <w:bookmarkEnd w:id="10"/>
    </w:p>
    <w:p w14:paraId="52FC1D77" w14:textId="2C037D71" w:rsidR="003B5653" w:rsidRDefault="008763C5" w:rsidP="007A0549">
      <w:pPr>
        <w:pStyle w:val="Heading2"/>
        <w:ind w:left="1440"/>
      </w:pPr>
      <w:bookmarkStart w:id="11" w:name="_Toc484728934"/>
      <w:r>
        <w:t>Standardization of the process</w:t>
      </w:r>
      <w:bookmarkEnd w:id="11"/>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2" w:name="_Toc484728935"/>
      <w:r>
        <w:t>Possible</w:t>
      </w:r>
      <w:r w:rsidR="00FD6A55">
        <w:t xml:space="preserve"> Solutions</w:t>
      </w:r>
      <w:bookmarkEnd w:id="12"/>
    </w:p>
    <w:p w14:paraId="106144F8" w14:textId="0D72499D" w:rsidR="00E57D54" w:rsidRDefault="00E57D54" w:rsidP="007A0549">
      <w:pPr>
        <w:pStyle w:val="Heading5"/>
        <w:ind w:left="720"/>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 xml:space="preserve">were very low and affordable. As the scripts are simple to </w:t>
      </w:r>
      <w:r w:rsidR="00FD6A55">
        <w:rPr>
          <w:lang w:val="en-US"/>
        </w:rPr>
        <w:lastRenderedPageBreak/>
        <w:t>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507AAEA2" w14:textId="0D8A5BCA" w:rsidR="00AA27DC" w:rsidRDefault="00AA27DC" w:rsidP="007153D2">
      <w:pPr>
        <w:pStyle w:val="1Para"/>
        <w:ind w:firstLine="0"/>
        <w:jc w:val="center"/>
        <w:rPr>
          <w:lang w:val="en-US"/>
        </w:rPr>
      </w:pPr>
      <w:r>
        <w:rPr>
          <w:noProof/>
          <w:lang w:val="en-GB" w:eastAsia="en-GB"/>
        </w:rPr>
        <w:drawing>
          <wp:inline distT="0" distB="0" distL="0" distR="0" wp14:anchorId="0FF00D2F" wp14:editId="23F8ED7D">
            <wp:extent cx="5903374" cy="4675404"/>
            <wp:effectExtent l="0" t="0" r="0" b="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6708" cy="4678044"/>
                    </a:xfrm>
                    <a:prstGeom prst="rect">
                      <a:avLst/>
                    </a:prstGeom>
                    <a:noFill/>
                    <a:ln>
                      <a:noFill/>
                    </a:ln>
                  </pic:spPr>
                </pic:pic>
              </a:graphicData>
            </a:graphic>
          </wp:inline>
        </w:drawing>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ind w:left="720"/>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w:t>
      </w:r>
      <w:r w:rsidR="00223A6B">
        <w:rPr>
          <w:lang w:val="en-US"/>
        </w:rPr>
        <w:lastRenderedPageBreak/>
        <w:t>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2B2203E4" w14:textId="2AA22774" w:rsidR="003B5653" w:rsidRPr="003B5653" w:rsidRDefault="00AA27DC" w:rsidP="007153D2">
      <w:pPr>
        <w:pStyle w:val="1Para"/>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5C67D77A" w14:textId="7BDCE758" w:rsidR="003B5653" w:rsidRPr="003B5653" w:rsidRDefault="00F05875" w:rsidP="003B5653">
      <w:pPr>
        <w:pStyle w:val="Heading1"/>
      </w:pPr>
      <w:bookmarkStart w:id="13" w:name="_Toc484728936"/>
      <w:r>
        <w:lastRenderedPageBreak/>
        <w:t>Technologies and Methodologies</w:t>
      </w:r>
      <w:bookmarkEnd w:id="13"/>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4" w:name="_Toc484728937"/>
      <w:r>
        <w:t>Development Environment</w:t>
      </w:r>
      <w:bookmarkEnd w:id="14"/>
    </w:p>
    <w:p w14:paraId="0E2454C0" w14:textId="3765C152" w:rsidR="00C75AD8" w:rsidRPr="003B28C0" w:rsidRDefault="003D4061" w:rsidP="007A0549">
      <w:pPr>
        <w:pStyle w:val="1Para"/>
        <w:ind w:left="720"/>
      </w:pPr>
      <w:r>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15A78372" w:rsidR="00162373" w:rsidRDefault="00162373" w:rsidP="007153D2">
      <w:pPr>
        <w:pStyle w:val="Caption"/>
        <w:jc w:val="center"/>
      </w:pPr>
      <w:r>
        <w:t xml:space="preserve">Figure </w:t>
      </w:r>
      <w:r w:rsidR="00535E18">
        <w:fldChar w:fldCharType="begin"/>
      </w:r>
      <w:r w:rsidR="00535E18">
        <w:instrText xml:space="preserve"> SEQ Figure \* ARABIC </w:instrText>
      </w:r>
      <w:r w:rsidR="00535E18">
        <w:fldChar w:fldCharType="separate"/>
      </w:r>
      <w:r w:rsidR="00BE626A">
        <w:rPr>
          <w:noProof/>
        </w:rPr>
        <w:t>2</w:t>
      </w:r>
      <w:r w:rsidR="00535E18">
        <w:rPr>
          <w:noProof/>
        </w:rPr>
        <w:fldChar w:fldCharType="end"/>
      </w:r>
      <w:r>
        <w:t xml:space="preserve"> PyCharm 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5" w:name="_Toc484728938"/>
      <w:r>
        <w:t>Programming Technologies</w:t>
      </w:r>
      <w:bookmarkEnd w:id="15"/>
    </w:p>
    <w:p w14:paraId="357183B7" w14:textId="5A911E6C" w:rsidR="00BE626A" w:rsidRDefault="00354BED" w:rsidP="007A0549">
      <w:pPr>
        <w:pStyle w:val="1Para"/>
        <w:ind w:left="720"/>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lastRenderedPageBreak/>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ind w:left="720"/>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ind w:left="720"/>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ind w:left="720"/>
      </w:pPr>
      <w:r>
        <w:lastRenderedPageBreak/>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24F85DBB" w14:textId="77777777" w:rsidR="00C229F9" w:rsidRDefault="00C229F9">
      <w:pPr>
        <w:pStyle w:val="1Para"/>
        <w:ind w:firstLine="0"/>
        <w:rPr>
          <w:lang w:val="en-US"/>
        </w:rPr>
      </w:pPr>
    </w:p>
    <w:p w14:paraId="412910C4" w14:textId="31104C23" w:rsidR="00784147" w:rsidRDefault="00784147" w:rsidP="007A0549">
      <w:pPr>
        <w:pStyle w:val="Heading5"/>
        <w:numPr>
          <w:ilvl w:val="0"/>
          <w:numId w:val="0"/>
        </w:numPr>
      </w:pPr>
      <w:r>
        <w:lastRenderedPageBreak/>
        <w:t>Basic Operators</w:t>
      </w:r>
      <w:r w:rsidR="008B455A">
        <w:rPr>
          <w:rStyle w:val="EndnoteReference"/>
        </w:rPr>
        <w:endnoteReference w:id="6"/>
      </w:r>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838"/>
        <w:gridCol w:w="1715"/>
        <w:gridCol w:w="5507"/>
      </w:tblGrid>
      <w:tr w:rsidR="00265428" w:rsidRPr="00784147" w14:paraId="2B5A6119" w14:textId="77777777" w:rsidTr="007153D2">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305B0AE5"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Operator</w:t>
            </w:r>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2FBDB7D4"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Description</w:t>
            </w:r>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1C42022E"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Example</w:t>
            </w:r>
          </w:p>
        </w:tc>
      </w:tr>
      <w:tr w:rsidR="00265428" w:rsidRPr="00784147" w14:paraId="612A225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4BD360" w14:textId="7ED4972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F8D4CF" w14:textId="08872873"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ddi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08AEE3" w14:textId="5B8A1CBE"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w:t>
            </w:r>
            <w:r w:rsidRPr="007153D2">
              <w:rPr>
                <w:rFonts w:ascii="Verdana" w:eastAsia="Times New Roman" w:hAnsi="Verdana" w:cs="Times New Roman"/>
                <w:b/>
                <w:color w:val="313131"/>
                <w:sz w:val="21"/>
                <w:szCs w:val="21"/>
                <w:lang w:val="en-GB" w:eastAsia="en-GB"/>
              </w:rPr>
              <w:t>+</w:t>
            </w:r>
            <w:r w:rsidR="00265428">
              <w:rPr>
                <w:rFonts w:ascii="Verdana" w:eastAsia="Times New Roman" w:hAnsi="Verdana" w:cs="Times New Roman"/>
                <w:color w:val="313131"/>
                <w:sz w:val="21"/>
                <w:szCs w:val="21"/>
                <w:lang w:val="en-GB" w:eastAsia="en-GB"/>
              </w:rPr>
              <w:t xml:space="preserve"> b = 55</w:t>
            </w:r>
          </w:p>
        </w:tc>
      </w:tr>
      <w:tr w:rsidR="00265428" w:rsidRPr="00784147" w14:paraId="3A179661"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734DD3" w14:textId="6F8BC9A4"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A7D6DAB" w14:textId="0CD17ACF" w:rsidR="00784147" w:rsidRPr="00784147" w:rsidRDefault="00265428">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Subtrac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8E5270A" w14:textId="211155D8"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 = 12</w:t>
            </w:r>
          </w:p>
        </w:tc>
      </w:tr>
      <w:tr w:rsidR="00265428" w:rsidRPr="00784147" w14:paraId="579D35BF"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5F0E8B9" w14:textId="02946681"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1CC0BE" w14:textId="4E2ADEAD"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ultiplica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81B3A6D" w14:textId="5D0D8A90"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 b = </w:t>
            </w:r>
            <w:r w:rsidR="00265428">
              <w:rPr>
                <w:rFonts w:ascii="Verdana" w:eastAsia="Times New Roman" w:hAnsi="Verdana" w:cs="Times New Roman"/>
                <w:color w:val="313131"/>
                <w:sz w:val="21"/>
                <w:szCs w:val="21"/>
                <w:lang w:val="en-GB" w:eastAsia="en-GB"/>
              </w:rPr>
              <w:t>556</w:t>
            </w:r>
          </w:p>
        </w:tc>
      </w:tr>
      <w:tr w:rsidR="00265428" w:rsidRPr="00784147" w14:paraId="49078D9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3CB89" w14:textId="6B18B1C6"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94416DF" w14:textId="2A6795EF"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Divis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2E2329" w14:textId="6E7E5C22"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p>
        </w:tc>
      </w:tr>
      <w:tr w:rsidR="00265428" w:rsidRPr="00784147" w14:paraId="2E7B6367"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1CF044A" w14:textId="5D6BFD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DE45417" w14:textId="4800DD36"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odulus</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7ABB96"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b % a = 0</w:t>
            </w:r>
          </w:p>
        </w:tc>
      </w:tr>
      <w:tr w:rsidR="00265428" w:rsidRPr="00784147" w14:paraId="5061DC39"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A12E46" w14:textId="78CC62F2"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7914B0" w14:textId="218847B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Exponent</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1B74EF"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b =10 to the power 20</w:t>
            </w:r>
          </w:p>
        </w:tc>
      </w:tr>
      <w:tr w:rsidR="00265428" w:rsidRPr="00784147" w14:paraId="644CB346"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4A6A05"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D23090" w14:textId="4D4AA5A5"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Floor Division </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49DC99E" w14:textId="705881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p>
        </w:tc>
      </w:tr>
      <w:tr w:rsidR="00265428" w:rsidRPr="00265428" w14:paraId="5AAFE66B"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88E8C3"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564998" w14:textId="7A5CF2C4"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equivalence</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52345E"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 b) is not true.</w:t>
            </w:r>
          </w:p>
        </w:tc>
      </w:tr>
      <w:tr w:rsidR="00265428" w:rsidRPr="00265428" w14:paraId="7CDA202B" w14:textId="77777777" w:rsidTr="00265428">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Not equal</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w:t>
            </w:r>
            <w:r w:rsidRPr="00265428">
              <w:rPr>
                <w:rFonts w:ascii="Verdana" w:eastAsia="Times New Roman" w:hAnsi="Verdana" w:cs="Times New Roman"/>
                <w:color w:val="313131"/>
                <w:sz w:val="21"/>
                <w:szCs w:val="21"/>
                <w:lang w:val="en-GB" w:eastAsia="en-GB"/>
              </w:rPr>
              <w:t>= b) is true.</w:t>
            </w:r>
          </w:p>
        </w:tc>
      </w:tr>
      <w:tr w:rsidR="00265428" w:rsidRPr="00265428" w14:paraId="7A84E35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0CF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42AC5E1" w14:textId="485E68E8"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F62F6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5E855905"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B261"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F51B2A" w14:textId="4CAE4E4C"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21FF1A0"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r w:rsidR="00265428" w:rsidRPr="00265428" w14:paraId="7902AC3C"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5031D"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453167" w14:textId="2201193D"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4E2EF"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7227E11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966996"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5DA000" w14:textId="5E3C18C2"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9CFC0E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ind w:left="720"/>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ind w:left="720"/>
      </w:pPr>
      <w:r>
        <w:t xml:space="preserve">Classes and </w:t>
      </w:r>
      <w:r w:rsidR="000A6556">
        <w:t>Functions</w:t>
      </w:r>
      <w:r w:rsidR="00643940">
        <w:rPr>
          <w:rStyle w:val="EndnoteReference"/>
        </w:rPr>
        <w:endnoteReference w:id="7"/>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709324E9" w14:textId="77777777" w:rsidR="00DD335F" w:rsidRDefault="00DD335F">
      <w:pPr>
        <w:pStyle w:val="1Para"/>
        <w:ind w:firstLine="0"/>
        <w:rPr>
          <w:lang w:val="en-US"/>
        </w:rPr>
      </w:pPr>
    </w:p>
    <w:p w14:paraId="664E81DC" w14:textId="77777777" w:rsidR="00C229F9" w:rsidRDefault="00C229F9">
      <w:pPr>
        <w:pStyle w:val="1Para"/>
        <w:ind w:firstLine="0"/>
        <w:rPr>
          <w:lang w:val="en-US"/>
        </w:rPr>
      </w:pPr>
    </w:p>
    <w:p w14:paraId="6CD8BAAC" w14:textId="77777777" w:rsidR="00C229F9" w:rsidRDefault="00C229F9">
      <w:pPr>
        <w:pStyle w:val="1Para"/>
        <w:ind w:firstLine="0"/>
        <w:rPr>
          <w:lang w:val="en-US"/>
        </w:rPr>
      </w:pPr>
    </w:p>
    <w:p w14:paraId="39979E75" w14:textId="34A3FF47" w:rsidR="00C229F9" w:rsidRPr="00B26E55" w:rsidRDefault="00C229F9" w:rsidP="00B26E55">
      <w:pPr>
        <w:spacing w:after="160" w:line="259" w:lineRule="auto"/>
        <w:rPr>
          <w:sz w:val="28"/>
        </w:rPr>
      </w:pPr>
      <w:r>
        <w:br w:type="page"/>
      </w:r>
    </w:p>
    <w:p w14:paraId="2C312CB9" w14:textId="13989F78" w:rsidR="00494FED" w:rsidRDefault="005C784B" w:rsidP="007A0549">
      <w:pPr>
        <w:pStyle w:val="Heading3"/>
        <w:ind w:left="1440"/>
      </w:pPr>
      <w:bookmarkStart w:id="16" w:name="_Toc484728939"/>
      <w:r>
        <w:t>Why Python?</w:t>
      </w:r>
      <w:bookmarkEnd w:id="16"/>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7" w:name="_Toc484728940"/>
      <w:r>
        <w:t xml:space="preserve">External </w:t>
      </w:r>
      <w:r w:rsidR="00C229F9">
        <w:t>Python l</w:t>
      </w:r>
      <w:r w:rsidR="00746B48">
        <w:t>ibraries</w:t>
      </w:r>
      <w:bookmarkEnd w:id="17"/>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8"/>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ind w:left="720"/>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ind w:left="720"/>
      </w:pPr>
      <w:r>
        <w:t>Easygui (v. 0.98.1)</w:t>
      </w:r>
    </w:p>
    <w:p w14:paraId="688AA192" w14:textId="6F8F36CD"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ind w:left="720"/>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11"/>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2"/>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ind w:left="720"/>
      </w:pPr>
      <w:r>
        <w:t>T</w:t>
      </w:r>
      <w:r w:rsidRPr="00494BAF">
        <w:t xml:space="preserve">qdm </w:t>
      </w:r>
      <w:r>
        <w:t xml:space="preserve">(v. </w:t>
      </w:r>
      <w:r w:rsidRPr="00494BAF">
        <w:t>4.14.0</w:t>
      </w:r>
      <w:r>
        <w:t>)</w:t>
      </w:r>
      <w:r>
        <w:rPr>
          <w:rStyle w:val="EndnoteReference"/>
        </w:rPr>
        <w:endnoteReference w:id="13"/>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9056" w:type="dxa"/>
        <w:tblInd w:w="720" w:type="dxa"/>
        <w:tblLook w:val="04A0" w:firstRow="1" w:lastRow="0" w:firstColumn="1" w:lastColumn="0" w:noHBand="0" w:noVBand="1"/>
      </w:tblPr>
      <w:tblGrid>
        <w:gridCol w:w="9056"/>
      </w:tblGrid>
      <w:tr w:rsidR="00240D5F" w14:paraId="1DFFC617" w14:textId="77777777" w:rsidTr="007A0549">
        <w:tc>
          <w:tcPr>
            <w:tcW w:w="9056"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ind w:left="720"/>
      </w:pPr>
      <w:r>
        <w:t>B</w:t>
      </w:r>
      <w:r w:rsidRPr="00A35664">
        <w:t xml:space="preserve">eautifulsoup4 </w:t>
      </w:r>
      <w:r>
        <w:t>(v. 4.6</w:t>
      </w:r>
      <w:r w:rsidRPr="00494BAF">
        <w:t>.0</w:t>
      </w:r>
      <w:r>
        <w:t>)</w:t>
      </w:r>
      <w:r>
        <w:rPr>
          <w:rStyle w:val="EndnoteReference"/>
        </w:rPr>
        <w:endnoteReference w:id="14"/>
      </w:r>
    </w:p>
    <w:p w14:paraId="5DFF1BA0" w14:textId="16325D9C" w:rsidR="00DC30E8" w:rsidRDefault="00A35664" w:rsidP="007A0549">
      <w:pPr>
        <w:pStyle w:val="1Para"/>
        <w:ind w:left="720"/>
        <w:rPr>
          <w:lang w:val="en-US"/>
        </w:rPr>
      </w:pPr>
      <w:r>
        <w:rPr>
          <w:lang w:val="en-US"/>
        </w:rPr>
        <w:t>Beautifulsoup is a an extensively used python package for parsing through a web page. Since its emergence in 2004</w:t>
      </w:r>
      <w:r>
        <w:rPr>
          <w:rStyle w:val="EndnoteReference"/>
          <w:lang w:val="en-US"/>
        </w:rPr>
        <w:endnoteReference w:id="15"/>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8" w:name="_Toc484728941"/>
      <w:r>
        <w:t>Development</w:t>
      </w:r>
      <w:r w:rsidR="003F37A6">
        <w:t xml:space="preserve"> and Testing</w:t>
      </w:r>
      <w:r>
        <w:t xml:space="preserve"> Methodology</w:t>
      </w:r>
      <w:bookmarkEnd w:id="18"/>
    </w:p>
    <w:p w14:paraId="18F1CAAA" w14:textId="77777777"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Pr>
          <w:rStyle w:val="EndnoteReference"/>
        </w:rPr>
        <w:endnoteReference w:id="16"/>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7"/>
      </w:r>
      <w:r w:rsidR="009865B7">
        <w:t xml:space="preserve"> has its own challenges and but it did fit best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444DA22D" w14:textId="7A088194" w:rsidR="008A7F25" w:rsidRDefault="009865B7" w:rsidP="00647B4E">
      <w:pPr>
        <w:pStyle w:val="1Para"/>
        <w:ind w:firstLine="0"/>
        <w:jc w:val="center"/>
      </w:pPr>
      <w:r>
        <w:rPr>
          <w:noProof/>
          <w:lang w:val="en-GB" w:eastAsia="en-GB"/>
        </w:rPr>
        <w:drawing>
          <wp:inline distT="0" distB="0" distL="0" distR="0" wp14:anchorId="0F5879B4" wp14:editId="2B324BED">
            <wp:extent cx="4928414" cy="4266835"/>
            <wp:effectExtent l="0" t="0" r="0" b="635"/>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8708" cy="4284405"/>
                    </a:xfrm>
                    <a:prstGeom prst="rect">
                      <a:avLst/>
                    </a:prstGeom>
                    <a:noFill/>
                    <a:ln>
                      <a:noFill/>
                    </a:ln>
                  </pic:spPr>
                </pic:pic>
              </a:graphicData>
            </a:graphic>
          </wp:inline>
        </w:drawing>
      </w:r>
    </w:p>
    <w:p w14:paraId="348A3A80" w14:textId="73D7FDE5" w:rsidR="008A7F25" w:rsidRDefault="008A7F25" w:rsidP="00302768">
      <w:pPr>
        <w:pStyle w:val="1Para"/>
        <w:ind w:firstLine="0"/>
      </w:pPr>
      <w:r>
        <w:t>The following sequence of steps are generally followed:</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39F1D679" w:rsidR="008A7F25" w:rsidRDefault="008A7F25" w:rsidP="008A7F25">
      <w:pPr>
        <w:pStyle w:val="1Para"/>
      </w:pPr>
      <w:r>
        <w:t xml:space="preserve">It is true that TDD slows down the development </w:t>
      </w:r>
      <w:r w:rsidR="00A512E9">
        <w:t xml:space="preserve">but once we get into the loop it becomes quite easy. It was important to produce better designs, allow easy and safe refactoring and slowly increase the test coverage. </w:t>
      </w:r>
      <w:r w:rsidRPr="008A7F25">
        <w:t>Another great benefit of TDD is that tests serve as a</w:t>
      </w:r>
      <w:r w:rsidR="00A512E9">
        <w:t xml:space="preserve"> living documentation.</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9" w:name="_Toc484728942"/>
      <w:r>
        <w:t>Plagiarism Check</w:t>
      </w:r>
      <w:bookmarkEnd w:id="19"/>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8"/>
      </w:r>
    </w:p>
    <w:p w14:paraId="046CA0EC" w14:textId="5BE7741A" w:rsidR="001440E3" w:rsidRPr="001440E3" w:rsidRDefault="00C55F77" w:rsidP="001440E3">
      <w:pPr>
        <w:pStyle w:val="Heading5"/>
      </w:pPr>
      <w:r>
        <w:tab/>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ind w:left="720"/>
      </w:pPr>
    </w:p>
    <w:p w14:paraId="257E9C2A" w14:textId="3E05A885" w:rsidR="00267E13" w:rsidRPr="001440E3" w:rsidRDefault="00267E13" w:rsidP="00267E13">
      <w:pPr>
        <w:pStyle w:val="Heading5"/>
        <w:ind w:left="720"/>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ind w:left="720"/>
      </w:pPr>
    </w:p>
    <w:p w14:paraId="5D2D5AB8" w14:textId="18D36164" w:rsidR="00267E13" w:rsidRPr="001440E3" w:rsidRDefault="00267E13" w:rsidP="00267E13">
      <w:pPr>
        <w:pStyle w:val="Heading5"/>
        <w:ind w:left="720"/>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ind w:left="720"/>
      </w:pPr>
    </w:p>
    <w:p w14:paraId="0D890A90" w14:textId="1D8C0C2C" w:rsidR="00267E13" w:rsidRPr="001440E3" w:rsidRDefault="004E1A5A" w:rsidP="00267E13">
      <w:pPr>
        <w:pStyle w:val="Heading5"/>
        <w:ind w:left="720"/>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t xml:space="preserve">Fuzzywuzzy utilizes the </w:t>
      </w:r>
      <w:r w:rsidRPr="004E1A5A">
        <w:rPr>
          <w:b/>
          <w:i/>
        </w:rPr>
        <w:t>Levenshtein Distance</w:t>
      </w:r>
      <w:r w:rsidR="00DE5FB3">
        <w:rPr>
          <w:rStyle w:val="EndnoteReference"/>
          <w:b/>
          <w:i/>
        </w:rPr>
        <w:endnoteReference w:id="19"/>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Pr="004E1A5A" w:rsidRDefault="004E1A5A" w:rsidP="006730BE">
      <w:pPr>
        <w:pStyle w:val="1Para"/>
        <w:numPr>
          <w:ilvl w:val="0"/>
          <w:numId w:val="11"/>
        </w:numPr>
      </w:pPr>
      <w:r>
        <w:t>Plagiarism detection</w:t>
      </w:r>
    </w:p>
    <w:p w14:paraId="2E5ABCD0" w14:textId="2C539A14" w:rsidR="00AD6F8B" w:rsidRDefault="00F1365C" w:rsidP="00AD6F8B">
      <w:pPr>
        <w:pStyle w:val="Heading1"/>
      </w:pPr>
      <w:bookmarkStart w:id="20" w:name="_Toc484728943"/>
      <w:r>
        <w:t>Technical walkthrough</w:t>
      </w:r>
      <w:bookmarkEnd w:id="20"/>
    </w:p>
    <w:p w14:paraId="3246B27E" w14:textId="0AE20016" w:rsidR="00C7184C" w:rsidRP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it takes</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would need standardization certain parameters that it takes before starting the main process.</w:t>
      </w:r>
    </w:p>
    <w:p w14:paraId="7611C03E" w14:textId="77777777" w:rsidR="00B4373A" w:rsidRDefault="00B4373A" w:rsidP="00801DD0">
      <w:pPr>
        <w:pStyle w:val="1Para"/>
        <w:rPr>
          <w:lang w:val="en-US"/>
        </w:rPr>
      </w:pPr>
    </w:p>
    <w:p w14:paraId="160A105F" w14:textId="77777777"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0</w:t>
            </w:r>
          </w:p>
        </w:tc>
      </w:tr>
    </w:tbl>
    <w:p w14:paraId="36120691" w14:textId="77777777" w:rsidR="00C7184C" w:rsidRDefault="00C7184C">
      <w:pPr>
        <w:spacing w:after="160" w:line="259" w:lineRule="auto"/>
      </w:pPr>
    </w:p>
    <w:p w14:paraId="54D87827" w14:textId="77777777" w:rsidR="00C7184C" w:rsidRDefault="00C7184C">
      <w:pPr>
        <w:spacing w:after="160" w:line="259" w:lineRule="auto"/>
      </w:pPr>
      <w:r>
        <w:br w:type="page"/>
      </w:r>
    </w:p>
    <w:p w14:paraId="4B0E2341" w14:textId="6C92BFE4"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21" w:name="_Toc484728944"/>
      <w:r>
        <w:t xml:space="preserve">Appendix A. </w:t>
      </w:r>
      <w:r>
        <w:tab/>
      </w:r>
      <w:r>
        <w:br/>
      </w:r>
      <w:r>
        <w:br/>
        <w:t>An Example of an Appendix</w:t>
      </w:r>
      <w:bookmarkEnd w:id="21"/>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2" w:name="_Toc484728945"/>
      <w:r>
        <w:t>Reference</w:t>
      </w:r>
      <w:r w:rsidR="0037374B">
        <w:t>s</w:t>
      </w:r>
      <w:bookmarkEnd w:id="22"/>
    </w:p>
    <w:sectPr w:rsidR="0037374B" w:rsidRPr="0037374B" w:rsidSect="00806B5F">
      <w:footerReference w:type="default" r:id="rId17"/>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D5A07B" w14:textId="77777777" w:rsidR="00535E18" w:rsidRDefault="00535E18" w:rsidP="00A542EF">
      <w:pPr>
        <w:spacing w:after="0" w:line="240" w:lineRule="auto"/>
      </w:pPr>
      <w:r>
        <w:separator/>
      </w:r>
    </w:p>
  </w:endnote>
  <w:endnote w:type="continuationSeparator" w:id="0">
    <w:p w14:paraId="0469BBFE" w14:textId="77777777" w:rsidR="00535E18" w:rsidRDefault="00535E18" w:rsidP="00A542EF">
      <w:pPr>
        <w:spacing w:after="0" w:line="240" w:lineRule="auto"/>
      </w:pPr>
      <w:r>
        <w:continuationSeparator/>
      </w:r>
    </w:p>
  </w:endnote>
  <w:endnote w:id="1">
    <w:p w14:paraId="297A1F32" w14:textId="77777777" w:rsidR="007C2C1E" w:rsidRDefault="007C2C1E">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1F38911B" w14:textId="77777777" w:rsidR="008A60EF" w:rsidRDefault="008A60EF"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2"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3">
    <w:p w14:paraId="7E26C16F" w14:textId="0D2F0822" w:rsidR="008A60EF" w:rsidRDefault="008A60EF">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3"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4">
    <w:p w14:paraId="7B3FF21C" w14:textId="30FC5C77" w:rsidR="008A60EF" w:rsidRDefault="008A60EF">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4"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5">
    <w:p w14:paraId="17824C38" w14:textId="5994EBDB" w:rsidR="008A60EF" w:rsidRDefault="008A60EF">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5" w:history="1">
        <w:r w:rsidRPr="00221A88">
          <w:rPr>
            <w:rStyle w:val="Hyperlink"/>
          </w:rPr>
          <w:t>utorialspoint.com, “Python Dictionary.</w:t>
        </w:r>
      </w:hyperlink>
      <w:r w:rsidRPr="00221A88">
        <w:rPr>
          <w:rFonts w:eastAsia="Times New Roman" w:cs="Times New Roman"/>
        </w:rPr>
        <w:t>”</w:t>
      </w:r>
      <w:r>
        <w:fldChar w:fldCharType="end"/>
      </w:r>
    </w:p>
  </w:endnote>
  <w:endnote w:id="6">
    <w:p w14:paraId="59459AC7" w14:textId="469882FE" w:rsidR="008A60EF" w:rsidRDefault="008A60EF">
      <w:pPr>
        <w:pStyle w:val="EndnoteText"/>
      </w:pPr>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r>
        <w:fldChar w:fldCharType="separate"/>
      </w:r>
      <w:hyperlink r:id="rId6" w:history="1">
        <w:r w:rsidRPr="00221A88">
          <w:rPr>
            <w:rStyle w:val="Hyperlink"/>
          </w:rPr>
          <w:t>tutorialspoint.com, “Python Basic Operators.</w:t>
        </w:r>
      </w:hyperlink>
      <w:r w:rsidRPr="00221A88">
        <w:rPr>
          <w:rFonts w:eastAsia="Times New Roman" w:cs="Times New Roman"/>
        </w:rPr>
        <w:t>”</w:t>
      </w:r>
      <w:r>
        <w:fldChar w:fldCharType="end"/>
      </w:r>
    </w:p>
  </w:endnote>
  <w:endnote w:id="7">
    <w:p w14:paraId="1AEE36B2" w14:textId="198EF7D2" w:rsidR="008A60EF" w:rsidRDefault="008A60EF">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8A60EF" w:rsidRDefault="008A60EF">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8A60EF" w:rsidRDefault="008A60EF">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8A60EF" w:rsidRDefault="008A60EF">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 w:id="11">
    <w:p w14:paraId="56B37A5F" w14:textId="5D2DF851" w:rsidR="008A60EF" w:rsidRDefault="008A60EF">
      <w:pPr>
        <w:pStyle w:val="EndnoteText"/>
      </w:pPr>
      <w:r>
        <w:rPr>
          <w:rStyle w:val="EndnoteReference"/>
        </w:rPr>
        <w:endnoteRef/>
      </w:r>
      <w:r>
        <w:t xml:space="preserve"> </w:t>
      </w:r>
      <w:r>
        <w:fldChar w:fldCharType="begin"/>
      </w:r>
      <w:r>
        <w:instrText xml:space="preserve"> ADDIN ZOTERO_ITEM CSL_CITATION {"citationID":"NBF47bn7","properties":{"formattedCitation":"{\\rtf \\uc0\\u8220{}Seatgeek/Fuzzywuzzy.\\uc0\\u8221{}}","plainCitation":"“Seatgeek/Fuzzywuzzy.”"},"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415E03">
        <w:rPr>
          <w:rFonts w:eastAsia="Times New Roman" w:cs="Times New Roman"/>
        </w:rPr>
        <w:t>“</w:t>
      </w:r>
      <w:hyperlink r:id="rId11" w:history="1">
        <w:r w:rsidRPr="00415E03">
          <w:rPr>
            <w:rStyle w:val="Hyperlink"/>
            <w:rFonts w:eastAsia="Times New Roman" w:cs="Times New Roman"/>
          </w:rPr>
          <w:t>Seatgeek/Fuzzywuzzy.</w:t>
        </w:r>
      </w:hyperlink>
      <w:r w:rsidRPr="00415E03">
        <w:rPr>
          <w:rFonts w:eastAsia="Times New Roman" w:cs="Times New Roman"/>
        </w:rPr>
        <w:t>”</w:t>
      </w:r>
      <w:r>
        <w:fldChar w:fldCharType="end"/>
      </w:r>
    </w:p>
  </w:endnote>
  <w:endnote w:id="12">
    <w:p w14:paraId="18B931C8" w14:textId="68C74FA0" w:rsidR="008A60EF" w:rsidRDefault="008A60EF">
      <w:pPr>
        <w:pStyle w:val="EndnoteText"/>
      </w:pPr>
      <w:r>
        <w:rPr>
          <w:rStyle w:val="EndnoteReference"/>
        </w:rPr>
        <w:endnoteRef/>
      </w:r>
      <w:r>
        <w:t xml:space="preserve"> </w:t>
      </w:r>
      <w:r>
        <w:fldChar w:fldCharType="begin"/>
      </w:r>
      <w:r>
        <w:instrText xml:space="preserve"> ADDIN ZOTERO_ITEM CSL_CITATION {"citationID":"1WbDh2TY","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415E03">
        <w:rPr>
          <w:rFonts w:eastAsia="Times New Roman" w:cs="Times New Roman"/>
        </w:rPr>
        <w:t>“</w:t>
      </w:r>
      <w:hyperlink r:id="rId12" w:history="1">
        <w:r w:rsidRPr="00415E03">
          <w:rPr>
            <w:rStyle w:val="Hyperlink"/>
            <w:rFonts w:eastAsia="Times New Roman" w:cs="Times New Roman"/>
          </w:rPr>
          <w:t>Levenshtein Distance.</w:t>
        </w:r>
      </w:hyperlink>
      <w:r w:rsidRPr="00415E03">
        <w:rPr>
          <w:rFonts w:eastAsia="Times New Roman" w:cs="Times New Roman"/>
        </w:rPr>
        <w:t>”</w:t>
      </w:r>
      <w:r>
        <w:fldChar w:fldCharType="end"/>
      </w:r>
    </w:p>
  </w:endnote>
  <w:endnote w:id="13">
    <w:p w14:paraId="66D9D9C5" w14:textId="2302E801" w:rsidR="008A60EF" w:rsidRDefault="008A60EF">
      <w:pPr>
        <w:pStyle w:val="EndnoteText"/>
      </w:pPr>
      <w:r>
        <w:rPr>
          <w:rStyle w:val="EndnoteReference"/>
        </w:rPr>
        <w:endnoteRef/>
      </w:r>
      <w:r>
        <w:t xml:space="preserve"> “</w:t>
      </w:r>
      <w:r>
        <w:fldChar w:fldCharType="begin"/>
      </w:r>
      <w:r>
        <w:instrText xml:space="preserve"> ADDIN ZOTERO_ITEM CSL_CITATION {"citationID":"tH1y3qx6","properties":{"formattedCitation":"{\\rtf developers, {\\i{}Tqdm}.}","plainCitation":"developers, Tqdm."},"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hyperlink r:id="rId13" w:history="1">
        <w:r w:rsidRPr="00494BAF">
          <w:rPr>
            <w:rStyle w:val="Hyperlink"/>
            <w:rFonts w:eastAsia="Times New Roman" w:cs="Times New Roman"/>
          </w:rPr>
          <w:t xml:space="preserve">developers, </w:t>
        </w:r>
        <w:r w:rsidRPr="00494BAF">
          <w:rPr>
            <w:rStyle w:val="Hyperlink"/>
            <w:rFonts w:eastAsia="Times New Roman" w:cs="Times New Roman"/>
            <w:i/>
            <w:iCs/>
          </w:rPr>
          <w:t>Tqdm</w:t>
        </w:r>
      </w:hyperlink>
      <w:r w:rsidRPr="00494BAF">
        <w:rPr>
          <w:rFonts w:eastAsia="Times New Roman" w:cs="Times New Roman"/>
        </w:rPr>
        <w:t>.</w:t>
      </w:r>
      <w:r>
        <w:fldChar w:fldCharType="end"/>
      </w:r>
      <w:r>
        <w:t>”</w:t>
      </w:r>
    </w:p>
  </w:endnote>
  <w:endnote w:id="14">
    <w:p w14:paraId="1876DF23" w14:textId="6BF1CBD2" w:rsidR="008A60EF" w:rsidRDefault="008A60EF">
      <w:pPr>
        <w:pStyle w:val="EndnoteText"/>
      </w:pPr>
      <w:r>
        <w:rPr>
          <w:rStyle w:val="EndnoteReference"/>
        </w:rPr>
        <w:endnoteRef/>
      </w:r>
      <w:hyperlink r:id="rId14" w:history="1">
        <w:r w:rsidRPr="00A35664">
          <w:rPr>
            <w:rStyle w:val="Hyperlink"/>
          </w:rPr>
          <w:t xml:space="preserve"> </w:t>
        </w:r>
        <w:r>
          <w:rPr>
            <w:rStyle w:val="Hyperlink"/>
          </w:rPr>
          <w:t>“</w:t>
        </w:r>
        <w:r w:rsidRPr="00A35664">
          <w:rPr>
            <w:rStyle w:val="Hyperlink"/>
          </w:rPr>
          <w:fldChar w:fldCharType="begin"/>
        </w:r>
        <w:r w:rsidRPr="00A35664">
          <w:rPr>
            <w:rStyle w:val="Hyperlink"/>
          </w:rPr>
          <w:instrText xml:space="preserve"> ADDIN ZOTERO_ITEM CSL_CITATION {"citationID":"hp0Mqqdy","properties":{"formattedCitation":"{\\rtf Richardson, {\\i{}beautifulsoup4}.}","plainCitation":"Richardson, beautifulsoup4."},"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A35664">
          <w:rPr>
            <w:rStyle w:val="Hyperlink"/>
          </w:rPr>
          <w:fldChar w:fldCharType="separate"/>
        </w:r>
        <w:r w:rsidRPr="00A35664">
          <w:rPr>
            <w:rStyle w:val="Hyperlink"/>
            <w:rFonts w:eastAsia="Times New Roman" w:cs="Times New Roman"/>
          </w:rPr>
          <w:t xml:space="preserve">Richardson, </w:t>
        </w:r>
        <w:r w:rsidRPr="00A35664">
          <w:rPr>
            <w:rStyle w:val="Hyperlink"/>
            <w:rFonts w:eastAsia="Times New Roman" w:cs="Times New Roman"/>
            <w:i/>
            <w:iCs/>
          </w:rPr>
          <w:t>beautifulsoup4</w:t>
        </w:r>
        <w:r w:rsidRPr="00A35664">
          <w:rPr>
            <w:rStyle w:val="Hyperlink"/>
            <w:rFonts w:eastAsia="Times New Roman" w:cs="Times New Roman"/>
          </w:rPr>
          <w:t>.</w:t>
        </w:r>
        <w:r w:rsidRPr="00A35664">
          <w:rPr>
            <w:rStyle w:val="Hyperlink"/>
          </w:rPr>
          <w:fldChar w:fldCharType="end"/>
        </w:r>
      </w:hyperlink>
      <w:r>
        <w:rPr>
          <w:rStyle w:val="Hyperlink"/>
        </w:rPr>
        <w:t>”</w:t>
      </w:r>
    </w:p>
  </w:endnote>
  <w:endnote w:id="15">
    <w:p w14:paraId="253DE158" w14:textId="3DB0EFCA" w:rsidR="008A60EF" w:rsidRDefault="008A60EF">
      <w:pPr>
        <w:pStyle w:val="EndnoteText"/>
      </w:pPr>
      <w:r>
        <w:rPr>
          <w:rStyle w:val="EndnoteReference"/>
        </w:rPr>
        <w:endnoteRef/>
      </w:r>
      <w:r>
        <w:t xml:space="preserve"> </w:t>
      </w:r>
      <w:r>
        <w:fldChar w:fldCharType="begin"/>
      </w:r>
      <w:r>
        <w:instrText xml:space="preserve"> ADDIN ZOTERO_ITEM CSL_CITATION {"citationID":"wEOnN9Tz","properties":{"formattedCitation":"{\\rtf \\uc0\\u8220{}Beautiful Soup: We Called Him Tortoise Because He Taught Us.\\uc0\\u8221{}}","plainCitation":"“Beautiful Soup: We Called Him Tortoise Because He Taught Us.”"},"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fldChar w:fldCharType="separate"/>
      </w:r>
      <w:r w:rsidRPr="00A35664">
        <w:rPr>
          <w:rFonts w:eastAsia="Times New Roman" w:cs="Times New Roman"/>
        </w:rPr>
        <w:t>“</w:t>
      </w:r>
      <w:hyperlink r:id="rId15" w:history="1">
        <w:r w:rsidRPr="00A35664">
          <w:rPr>
            <w:rStyle w:val="Hyperlink"/>
            <w:rFonts w:eastAsia="Times New Roman" w:cs="Times New Roman"/>
          </w:rPr>
          <w:t>Beautiful Soup</w:t>
        </w:r>
      </w:hyperlink>
      <w:r w:rsidRPr="00A35664">
        <w:rPr>
          <w:rFonts w:eastAsia="Times New Roman" w:cs="Times New Roman"/>
        </w:rPr>
        <w:t>: We Called Him Tortoise Because He Taught Us.”</w:t>
      </w:r>
      <w:r>
        <w:fldChar w:fldCharType="end"/>
      </w:r>
    </w:p>
  </w:endnote>
  <w:endnote w:id="16">
    <w:p w14:paraId="61F8B8BA" w14:textId="3349F82E" w:rsidR="008A60EF" w:rsidRDefault="008A60EF">
      <w:pPr>
        <w:pStyle w:val="EndnoteText"/>
      </w:pPr>
      <w:r>
        <w:rPr>
          <w:rStyle w:val="EndnoteReference"/>
        </w:rPr>
        <w:endnoteRef/>
      </w:r>
      <w:r>
        <w:t xml:space="preserve"> </w:t>
      </w:r>
      <w:r>
        <w:fldChar w:fldCharType="begin"/>
      </w:r>
      <w:r>
        <w:instrText xml:space="preserve"> ADDIN ZOTERO_ITEM CSL_CITATION {"citationID":"aiGAEc1G","properties":{"formattedCitation":"{\\rtf \\uc0\\u8220{}Software Development Methodologies.\\uc0\\u8221{}}","plainCitation":"“Software Development Methodologies.”"},"citationItems":[{"id":59,"uris":["http://zotero.org/users/local/NrHIhgJV/items/ENR9QGFZ"],"uri":["http://zotero.org/users/local/NrHIhgJV/items/ENR9QGFZ"],"itemData":{"id":59,"type":"webpage","title":"Software Development Methodologies","URL":"http://www.itinfo.am/eng/software-development-methodologies/","accessed":{"date-parts":[["2017",6,8]]}}}],"schema":"https://github.com/citation-style-language/schema/raw/master/csl-citation.json"} </w:instrText>
      </w:r>
      <w:r>
        <w:fldChar w:fldCharType="separate"/>
      </w:r>
      <w:r w:rsidRPr="00216111">
        <w:rPr>
          <w:rFonts w:eastAsia="Times New Roman" w:cs="Times New Roman"/>
        </w:rPr>
        <w:t>“</w:t>
      </w:r>
      <w:hyperlink r:id="rId16" w:history="1">
        <w:r w:rsidRPr="00216111">
          <w:rPr>
            <w:rStyle w:val="Hyperlink"/>
            <w:rFonts w:eastAsia="Times New Roman" w:cs="Times New Roman"/>
          </w:rPr>
          <w:t>Software Development Methodologies.</w:t>
        </w:r>
      </w:hyperlink>
      <w:r w:rsidRPr="00216111">
        <w:rPr>
          <w:rFonts w:eastAsia="Times New Roman" w:cs="Times New Roman"/>
        </w:rPr>
        <w:t>”</w:t>
      </w:r>
      <w:r>
        <w:fldChar w:fldCharType="end"/>
      </w:r>
    </w:p>
  </w:endnote>
  <w:endnote w:id="17">
    <w:p w14:paraId="52A542A4" w14:textId="0306DC1F" w:rsidR="008A60EF" w:rsidRDefault="008A60EF">
      <w:pPr>
        <w:pStyle w:val="EndnoteText"/>
      </w:pPr>
      <w:r>
        <w:rPr>
          <w:rStyle w:val="EndnoteReference"/>
        </w:rPr>
        <w:endnoteRef/>
      </w:r>
      <w:r>
        <w:t xml:space="preserve"> </w:t>
      </w:r>
      <w:r>
        <w:fldChar w:fldCharType="begin"/>
      </w:r>
      <w:r>
        <w:instrText xml:space="preserve"> ADDIN ZOTERO_ITEM CSL_CITATION {"citationID":"ppBZYvS8","properties":{"formattedCitation":"{\\rtf Farcic, \\uc0\\u8220{}Test Driven Development (TDD).\\uc0\\u8221{}}","plainCitation":"Farcic, “Test Driven Development (TDD).”"},"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sidRPr="00293099">
        <w:rPr>
          <w:rFonts w:eastAsia="Times New Roman" w:cs="Times New Roman"/>
        </w:rPr>
        <w:t>Farcic, “</w:t>
      </w:r>
      <w:hyperlink r:id="rId17" w:history="1">
        <w:r w:rsidRPr="00293099">
          <w:rPr>
            <w:rStyle w:val="Hyperlink"/>
            <w:rFonts w:eastAsia="Times New Roman" w:cs="Times New Roman"/>
          </w:rPr>
          <w:t>Test Driven Development (TDD).</w:t>
        </w:r>
      </w:hyperlink>
      <w:r w:rsidRPr="00293099">
        <w:rPr>
          <w:rFonts w:eastAsia="Times New Roman" w:cs="Times New Roman"/>
        </w:rPr>
        <w:t>”</w:t>
      </w:r>
      <w:r>
        <w:fldChar w:fldCharType="end"/>
      </w:r>
    </w:p>
  </w:endnote>
  <w:endnote w:id="18">
    <w:p w14:paraId="4E34C6DB" w14:textId="12F9C817" w:rsidR="008A60EF" w:rsidRDefault="008A60EF">
      <w:pPr>
        <w:pStyle w:val="EndnoteText"/>
      </w:pPr>
      <w:r>
        <w:rPr>
          <w:rStyle w:val="EndnoteReference"/>
        </w:rPr>
        <w:endnoteRef/>
      </w:r>
      <w:r>
        <w:t xml:space="preserve"> </w:t>
      </w:r>
      <w:r>
        <w:fldChar w:fldCharType="begin"/>
      </w:r>
      <w:r>
        <w:instrText xml:space="preserve"> ADDIN ZOTERO_ITEM CSL_CITATION {"citationID":"SOOT7mlA","properties":{"formattedCitation":"{\\rtf Marco, \\uc0\\u8220{}Fuzzy String Matching in Python.\\uc0\\u8221{}}","plainCitation":"Marco, “Fuzzy String Matching in Python.”"},"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sidRPr="00441AA7">
        <w:rPr>
          <w:rFonts w:eastAsia="Times New Roman" w:cs="Times New Roman"/>
        </w:rPr>
        <w:t>Marco, “</w:t>
      </w:r>
      <w:hyperlink r:id="rId18" w:history="1">
        <w:r w:rsidRPr="00441AA7">
          <w:rPr>
            <w:rStyle w:val="Hyperlink"/>
            <w:rFonts w:eastAsia="Times New Roman" w:cs="Times New Roman"/>
          </w:rPr>
          <w:t>Fuzzy String Matching in Python.</w:t>
        </w:r>
      </w:hyperlink>
      <w:r w:rsidRPr="00441AA7">
        <w:rPr>
          <w:rFonts w:eastAsia="Times New Roman" w:cs="Times New Roman"/>
        </w:rPr>
        <w:t>”</w:t>
      </w:r>
      <w:r>
        <w:fldChar w:fldCharType="end"/>
      </w:r>
    </w:p>
  </w:endnote>
  <w:endnote w:id="19">
    <w:p w14:paraId="2E917D55" w14:textId="5AD9E5C2" w:rsidR="008A60EF" w:rsidRDefault="008A60EF">
      <w:pPr>
        <w:pStyle w:val="EndnoteText"/>
      </w:pPr>
      <w:r>
        <w:rPr>
          <w:rStyle w:val="EndnoteReference"/>
        </w:rPr>
        <w:endnoteRef/>
      </w:r>
      <w:r>
        <w:t xml:space="preserve"> </w:t>
      </w:r>
      <w:r>
        <w:fldChar w:fldCharType="begin"/>
      </w:r>
      <w:r>
        <w:instrText xml:space="preserve"> ADDIN ZOTERO_ITEM CSL_CITATION {"citationID":"swFcUA64","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096198">
        <w:rPr>
          <w:rFonts w:eastAsia="Times New Roman" w:cs="Times New Roman"/>
        </w:rPr>
        <w:t>“</w:t>
      </w:r>
      <w:hyperlink r:id="rId19" w:history="1">
        <w:r w:rsidRPr="00096198">
          <w:rPr>
            <w:rStyle w:val="Hyperlink"/>
            <w:rFonts w:eastAsia="Times New Roman" w:cs="Times New Roman"/>
          </w:rPr>
          <w:t>Levenshtein Distance.</w:t>
        </w:r>
      </w:hyperlink>
      <w:r w:rsidRPr="00096198">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8A60EF" w:rsidRDefault="008A60EF" w:rsidP="00A542EF">
        <w:pPr>
          <w:pStyle w:val="Footer"/>
          <w:jc w:val="center"/>
        </w:pPr>
        <w:r>
          <w:fldChar w:fldCharType="begin"/>
        </w:r>
        <w:r>
          <w:instrText xml:space="preserve"> PAGE   \* MERGEFORMAT </w:instrText>
        </w:r>
        <w:r>
          <w:fldChar w:fldCharType="separate"/>
        </w:r>
        <w:r w:rsidR="00EE2330">
          <w:rPr>
            <w:noProof/>
          </w:rPr>
          <w:t>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8A60EF" w:rsidRDefault="008A60EF" w:rsidP="002842B4">
        <w:pPr>
          <w:pStyle w:val="Footer"/>
          <w:jc w:val="center"/>
        </w:pPr>
        <w:r>
          <w:fldChar w:fldCharType="begin"/>
        </w:r>
        <w:r>
          <w:instrText xml:space="preserve"> PAGE   \* MERGEFORMAT </w:instrText>
        </w:r>
        <w:r>
          <w:fldChar w:fldCharType="separate"/>
        </w:r>
        <w:r w:rsidR="00EE2330">
          <w:rPr>
            <w:noProof/>
          </w:rPr>
          <w:t>7</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C28F7" w14:textId="77777777" w:rsidR="00535E18" w:rsidRDefault="00535E18" w:rsidP="00A542EF">
      <w:pPr>
        <w:spacing w:after="0" w:line="240" w:lineRule="auto"/>
      </w:pPr>
      <w:r>
        <w:separator/>
      </w:r>
    </w:p>
  </w:footnote>
  <w:footnote w:type="continuationSeparator" w:id="0">
    <w:p w14:paraId="2F4350FA" w14:textId="77777777" w:rsidR="00535E18" w:rsidRDefault="00535E18"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6"/>
  </w:num>
  <w:num w:numId="2">
    <w:abstractNumId w:val="10"/>
  </w:num>
  <w:num w:numId="3">
    <w:abstractNumId w:val="7"/>
  </w:num>
  <w:num w:numId="4">
    <w:abstractNumId w:val="2"/>
  </w:num>
  <w:num w:numId="5">
    <w:abstractNumId w:val="0"/>
  </w:num>
  <w:num w:numId="6">
    <w:abstractNumId w:val="4"/>
  </w:num>
  <w:num w:numId="7">
    <w:abstractNumId w:val="3"/>
  </w:num>
  <w:num w:numId="8">
    <w:abstractNumId w:val="8"/>
  </w:num>
  <w:num w:numId="9">
    <w:abstractNumId w:val="9"/>
  </w:num>
  <w:num w:numId="10">
    <w:abstractNumId w:val="5"/>
  </w:num>
  <w:num w:numId="11">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6995"/>
    <w:rsid w:val="00006D16"/>
    <w:rsid w:val="000122CB"/>
    <w:rsid w:val="000147AB"/>
    <w:rsid w:val="00016995"/>
    <w:rsid w:val="000227BD"/>
    <w:rsid w:val="000229C6"/>
    <w:rsid w:val="000236F5"/>
    <w:rsid w:val="00027237"/>
    <w:rsid w:val="00032D9B"/>
    <w:rsid w:val="00035765"/>
    <w:rsid w:val="00036649"/>
    <w:rsid w:val="00042066"/>
    <w:rsid w:val="0004683D"/>
    <w:rsid w:val="00046BD7"/>
    <w:rsid w:val="0006095E"/>
    <w:rsid w:val="00062C29"/>
    <w:rsid w:val="00063268"/>
    <w:rsid w:val="00063D3F"/>
    <w:rsid w:val="000679F9"/>
    <w:rsid w:val="000710C1"/>
    <w:rsid w:val="00071B49"/>
    <w:rsid w:val="000842EC"/>
    <w:rsid w:val="00091B90"/>
    <w:rsid w:val="00096198"/>
    <w:rsid w:val="000A6556"/>
    <w:rsid w:val="000B4421"/>
    <w:rsid w:val="000C0A80"/>
    <w:rsid w:val="000C6109"/>
    <w:rsid w:val="000D55F1"/>
    <w:rsid w:val="000D77A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40E3"/>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2EE8"/>
    <w:rsid w:val="001B452C"/>
    <w:rsid w:val="001C12A2"/>
    <w:rsid w:val="001C2BE7"/>
    <w:rsid w:val="001C5FA8"/>
    <w:rsid w:val="001D107F"/>
    <w:rsid w:val="001D2373"/>
    <w:rsid w:val="001D3CD6"/>
    <w:rsid w:val="001E258A"/>
    <w:rsid w:val="001E6213"/>
    <w:rsid w:val="001E68F2"/>
    <w:rsid w:val="001F052A"/>
    <w:rsid w:val="001F063C"/>
    <w:rsid w:val="001F1AEE"/>
    <w:rsid w:val="001F38E0"/>
    <w:rsid w:val="00200B9E"/>
    <w:rsid w:val="002015E2"/>
    <w:rsid w:val="00203921"/>
    <w:rsid w:val="002104A2"/>
    <w:rsid w:val="002127C3"/>
    <w:rsid w:val="00213104"/>
    <w:rsid w:val="002143D1"/>
    <w:rsid w:val="0021611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910D2"/>
    <w:rsid w:val="00293099"/>
    <w:rsid w:val="002A06D7"/>
    <w:rsid w:val="002A1763"/>
    <w:rsid w:val="002A62F4"/>
    <w:rsid w:val="002A6BD2"/>
    <w:rsid w:val="002B1EDE"/>
    <w:rsid w:val="002C0F3B"/>
    <w:rsid w:val="002C322A"/>
    <w:rsid w:val="002C6EFE"/>
    <w:rsid w:val="002D0F75"/>
    <w:rsid w:val="002E08BC"/>
    <w:rsid w:val="002E476F"/>
    <w:rsid w:val="002E5EB5"/>
    <w:rsid w:val="00302768"/>
    <w:rsid w:val="00313674"/>
    <w:rsid w:val="003143FD"/>
    <w:rsid w:val="00314B03"/>
    <w:rsid w:val="00321647"/>
    <w:rsid w:val="0035168F"/>
    <w:rsid w:val="00354BED"/>
    <w:rsid w:val="00372609"/>
    <w:rsid w:val="0037374B"/>
    <w:rsid w:val="00384B2C"/>
    <w:rsid w:val="00385D2C"/>
    <w:rsid w:val="003954F3"/>
    <w:rsid w:val="00397726"/>
    <w:rsid w:val="003B0D54"/>
    <w:rsid w:val="003B24B8"/>
    <w:rsid w:val="003B28C0"/>
    <w:rsid w:val="003B2B7E"/>
    <w:rsid w:val="003B2CDF"/>
    <w:rsid w:val="003B37D8"/>
    <w:rsid w:val="003B3CB3"/>
    <w:rsid w:val="003B5653"/>
    <w:rsid w:val="003C39B3"/>
    <w:rsid w:val="003C3D69"/>
    <w:rsid w:val="003D4061"/>
    <w:rsid w:val="003E08BC"/>
    <w:rsid w:val="003E2489"/>
    <w:rsid w:val="003E6A2D"/>
    <w:rsid w:val="003F37A6"/>
    <w:rsid w:val="003F51A4"/>
    <w:rsid w:val="00405541"/>
    <w:rsid w:val="00407460"/>
    <w:rsid w:val="0041332F"/>
    <w:rsid w:val="00413688"/>
    <w:rsid w:val="00415E03"/>
    <w:rsid w:val="00430D5B"/>
    <w:rsid w:val="00432C9B"/>
    <w:rsid w:val="00434443"/>
    <w:rsid w:val="00437EE0"/>
    <w:rsid w:val="00441AA7"/>
    <w:rsid w:val="00443936"/>
    <w:rsid w:val="00445043"/>
    <w:rsid w:val="0044610C"/>
    <w:rsid w:val="00446DBE"/>
    <w:rsid w:val="00451B6C"/>
    <w:rsid w:val="004522D4"/>
    <w:rsid w:val="00456589"/>
    <w:rsid w:val="0047625A"/>
    <w:rsid w:val="00481150"/>
    <w:rsid w:val="00485631"/>
    <w:rsid w:val="00486A07"/>
    <w:rsid w:val="00494BAF"/>
    <w:rsid w:val="00494FED"/>
    <w:rsid w:val="004B0D60"/>
    <w:rsid w:val="004B13A1"/>
    <w:rsid w:val="004B39F9"/>
    <w:rsid w:val="004C14BB"/>
    <w:rsid w:val="004D213D"/>
    <w:rsid w:val="004D3CA2"/>
    <w:rsid w:val="004E0E0C"/>
    <w:rsid w:val="004E1A5A"/>
    <w:rsid w:val="004F3A6B"/>
    <w:rsid w:val="004F6AC5"/>
    <w:rsid w:val="00500C7A"/>
    <w:rsid w:val="00512847"/>
    <w:rsid w:val="005141CE"/>
    <w:rsid w:val="00514EC2"/>
    <w:rsid w:val="005166E7"/>
    <w:rsid w:val="00517F10"/>
    <w:rsid w:val="00535E18"/>
    <w:rsid w:val="00541562"/>
    <w:rsid w:val="005555E7"/>
    <w:rsid w:val="005568E9"/>
    <w:rsid w:val="00556D4F"/>
    <w:rsid w:val="00567571"/>
    <w:rsid w:val="00591D18"/>
    <w:rsid w:val="00596BA2"/>
    <w:rsid w:val="005A6DA2"/>
    <w:rsid w:val="005A785D"/>
    <w:rsid w:val="005B22A4"/>
    <w:rsid w:val="005B302C"/>
    <w:rsid w:val="005B70F7"/>
    <w:rsid w:val="005C046C"/>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47B4E"/>
    <w:rsid w:val="00660296"/>
    <w:rsid w:val="00661F04"/>
    <w:rsid w:val="00662F96"/>
    <w:rsid w:val="0067102C"/>
    <w:rsid w:val="006730BE"/>
    <w:rsid w:val="00675271"/>
    <w:rsid w:val="006921BF"/>
    <w:rsid w:val="006972CF"/>
    <w:rsid w:val="006A313A"/>
    <w:rsid w:val="006B7E56"/>
    <w:rsid w:val="006C20E6"/>
    <w:rsid w:val="006E47E4"/>
    <w:rsid w:val="006E4BC7"/>
    <w:rsid w:val="006F5097"/>
    <w:rsid w:val="007054CE"/>
    <w:rsid w:val="007146EB"/>
    <w:rsid w:val="007153D2"/>
    <w:rsid w:val="00726916"/>
    <w:rsid w:val="00732C9E"/>
    <w:rsid w:val="007352BA"/>
    <w:rsid w:val="0073531C"/>
    <w:rsid w:val="00746B48"/>
    <w:rsid w:val="007503EC"/>
    <w:rsid w:val="00751639"/>
    <w:rsid w:val="00765C2E"/>
    <w:rsid w:val="00771B72"/>
    <w:rsid w:val="007804DC"/>
    <w:rsid w:val="00784147"/>
    <w:rsid w:val="00784D5F"/>
    <w:rsid w:val="00791D3A"/>
    <w:rsid w:val="00791DDF"/>
    <w:rsid w:val="007941E1"/>
    <w:rsid w:val="00796229"/>
    <w:rsid w:val="007A0549"/>
    <w:rsid w:val="007A4070"/>
    <w:rsid w:val="007C1591"/>
    <w:rsid w:val="007C24E9"/>
    <w:rsid w:val="007C2C1E"/>
    <w:rsid w:val="007D079E"/>
    <w:rsid w:val="007D14ED"/>
    <w:rsid w:val="007D2905"/>
    <w:rsid w:val="007E19A4"/>
    <w:rsid w:val="007F786F"/>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9433E"/>
    <w:rsid w:val="008A60EF"/>
    <w:rsid w:val="008A7F25"/>
    <w:rsid w:val="008B1FCF"/>
    <w:rsid w:val="008B3F84"/>
    <w:rsid w:val="008B455A"/>
    <w:rsid w:val="008C0B03"/>
    <w:rsid w:val="008D4FAA"/>
    <w:rsid w:val="008D5E69"/>
    <w:rsid w:val="008D70D8"/>
    <w:rsid w:val="008E0488"/>
    <w:rsid w:val="008E242A"/>
    <w:rsid w:val="008E3D3A"/>
    <w:rsid w:val="008E4592"/>
    <w:rsid w:val="008E54BB"/>
    <w:rsid w:val="008F52A7"/>
    <w:rsid w:val="00910A03"/>
    <w:rsid w:val="00912F95"/>
    <w:rsid w:val="0091331A"/>
    <w:rsid w:val="00914026"/>
    <w:rsid w:val="009222C4"/>
    <w:rsid w:val="00926AD5"/>
    <w:rsid w:val="00943930"/>
    <w:rsid w:val="00962B5D"/>
    <w:rsid w:val="00962D71"/>
    <w:rsid w:val="009642AF"/>
    <w:rsid w:val="00965C1C"/>
    <w:rsid w:val="009865B7"/>
    <w:rsid w:val="0098663D"/>
    <w:rsid w:val="009A0FBC"/>
    <w:rsid w:val="009A1E01"/>
    <w:rsid w:val="009A5882"/>
    <w:rsid w:val="009B700D"/>
    <w:rsid w:val="009C4E78"/>
    <w:rsid w:val="009E23BE"/>
    <w:rsid w:val="009E4615"/>
    <w:rsid w:val="009F1641"/>
    <w:rsid w:val="009F1901"/>
    <w:rsid w:val="009F1EB9"/>
    <w:rsid w:val="00A047F7"/>
    <w:rsid w:val="00A07D78"/>
    <w:rsid w:val="00A126BE"/>
    <w:rsid w:val="00A13C6D"/>
    <w:rsid w:val="00A146E6"/>
    <w:rsid w:val="00A1477D"/>
    <w:rsid w:val="00A22DD2"/>
    <w:rsid w:val="00A31734"/>
    <w:rsid w:val="00A326B6"/>
    <w:rsid w:val="00A35664"/>
    <w:rsid w:val="00A378EC"/>
    <w:rsid w:val="00A512E9"/>
    <w:rsid w:val="00A52C63"/>
    <w:rsid w:val="00A542EF"/>
    <w:rsid w:val="00A55F00"/>
    <w:rsid w:val="00A56963"/>
    <w:rsid w:val="00A671A0"/>
    <w:rsid w:val="00A672C7"/>
    <w:rsid w:val="00A701B1"/>
    <w:rsid w:val="00A80504"/>
    <w:rsid w:val="00A80BF2"/>
    <w:rsid w:val="00A9067B"/>
    <w:rsid w:val="00A96206"/>
    <w:rsid w:val="00AA20C8"/>
    <w:rsid w:val="00AA27DC"/>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26E55"/>
    <w:rsid w:val="00B30BAE"/>
    <w:rsid w:val="00B31456"/>
    <w:rsid w:val="00B36210"/>
    <w:rsid w:val="00B4373A"/>
    <w:rsid w:val="00B458A0"/>
    <w:rsid w:val="00B46017"/>
    <w:rsid w:val="00B51FC9"/>
    <w:rsid w:val="00B5408B"/>
    <w:rsid w:val="00B5462C"/>
    <w:rsid w:val="00B552EA"/>
    <w:rsid w:val="00B60144"/>
    <w:rsid w:val="00B61271"/>
    <w:rsid w:val="00B61F81"/>
    <w:rsid w:val="00B64FF2"/>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47DE"/>
    <w:rsid w:val="00BD4F03"/>
    <w:rsid w:val="00BD4FE4"/>
    <w:rsid w:val="00BE0009"/>
    <w:rsid w:val="00BE2821"/>
    <w:rsid w:val="00BE626A"/>
    <w:rsid w:val="00BE7C5F"/>
    <w:rsid w:val="00BF05CE"/>
    <w:rsid w:val="00BF50A6"/>
    <w:rsid w:val="00BF7550"/>
    <w:rsid w:val="00C12A4D"/>
    <w:rsid w:val="00C16759"/>
    <w:rsid w:val="00C229F9"/>
    <w:rsid w:val="00C30BD9"/>
    <w:rsid w:val="00C42783"/>
    <w:rsid w:val="00C53913"/>
    <w:rsid w:val="00C55F77"/>
    <w:rsid w:val="00C57712"/>
    <w:rsid w:val="00C6146B"/>
    <w:rsid w:val="00C7184C"/>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10BCA"/>
    <w:rsid w:val="00E132D4"/>
    <w:rsid w:val="00E209E6"/>
    <w:rsid w:val="00E24E64"/>
    <w:rsid w:val="00E310EB"/>
    <w:rsid w:val="00E35747"/>
    <w:rsid w:val="00E36AF7"/>
    <w:rsid w:val="00E378D8"/>
    <w:rsid w:val="00E534E6"/>
    <w:rsid w:val="00E57D54"/>
    <w:rsid w:val="00E623B0"/>
    <w:rsid w:val="00E7186D"/>
    <w:rsid w:val="00E730C4"/>
    <w:rsid w:val="00E734A8"/>
    <w:rsid w:val="00E74044"/>
    <w:rsid w:val="00E77994"/>
    <w:rsid w:val="00E813A6"/>
    <w:rsid w:val="00E82262"/>
    <w:rsid w:val="00E833FF"/>
    <w:rsid w:val="00E86DF1"/>
    <w:rsid w:val="00E8766D"/>
    <w:rsid w:val="00E92C0F"/>
    <w:rsid w:val="00E97FF1"/>
    <w:rsid w:val="00EA7619"/>
    <w:rsid w:val="00EC11BC"/>
    <w:rsid w:val="00EC1212"/>
    <w:rsid w:val="00EC77EF"/>
    <w:rsid w:val="00ED062F"/>
    <w:rsid w:val="00ED7266"/>
    <w:rsid w:val="00EE2330"/>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82727"/>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7E13"/>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11" Type="http://schemas.openxmlformats.org/officeDocument/2006/relationships/hyperlink" Target="https://github.com/seatgeek/fuzzywuzzy" TargetMode="External"/><Relationship Id="rId12" Type="http://schemas.openxmlformats.org/officeDocument/2006/relationships/hyperlink" Target="https://people.cs.pitt.edu/~kirk/cs1501/Pruhs/Spring2006/assignments/editdistance/Levenshtein%20Distance.htm" TargetMode="External"/><Relationship Id="rId13" Type="http://schemas.openxmlformats.org/officeDocument/2006/relationships/hyperlink" Target="https://pypi.python.org/pypi/tqdm" TargetMode="External"/><Relationship Id="rId14" Type="http://schemas.openxmlformats.org/officeDocument/2006/relationships/hyperlink" Target="https://pypi.python.org/pypi/beautifulsoup4" TargetMode="External"/><Relationship Id="rId15" Type="http://schemas.openxmlformats.org/officeDocument/2006/relationships/hyperlink" Target="https://www.crummy.com/software/BeautifulSoup/" TargetMode="External"/><Relationship Id="rId16" Type="http://schemas.openxmlformats.org/officeDocument/2006/relationships/hyperlink" Target="http://www.itinfo.am/eng/software-development-methodologies/" TargetMode="External"/><Relationship Id="rId17" Type="http://schemas.openxmlformats.org/officeDocument/2006/relationships/hyperlink" Target="https://technologyconversations.com/2013/12/20/test-driven-development-tdd-example-walkthrough/" TargetMode="External"/><Relationship Id="rId18" Type="http://schemas.openxmlformats.org/officeDocument/2006/relationships/hyperlink" Target="https://marcobonzanini.com/2015/02/25/fuzzy-string-matching-in-python/" TargetMode="External"/><Relationship Id="rId19" Type="http://schemas.openxmlformats.org/officeDocument/2006/relationships/hyperlink" Target="https://people.cs.pitt.edu/~kirk/cs1501/Pruhs/Spring2006/assignments/editdistance/Levenshtein%20Distance.htm" TargetMode="External"/><Relationship Id="rId1" Type="http://schemas.openxmlformats.org/officeDocument/2006/relationships/hyperlink" Target="https://www.python.org/dev/peps/pep-0008/" TargetMode="External"/><Relationship Id="rId2" Type="http://schemas.openxmlformats.org/officeDocument/2006/relationships/hyperlink" Target="https://moodle.fs.cvut.cz/login/index.php" TargetMode="External"/><Relationship Id="rId3" Type="http://schemas.openxmlformats.org/officeDocument/2006/relationships/hyperlink" Target="https://www.jetbrains.com/pycharm/" TargetMode="External"/><Relationship Id="rId4" Type="http://schemas.openxmlformats.org/officeDocument/2006/relationships/hyperlink" Target="https://www.slideshare.net/nowells/introduction-to-python-5182313" TargetMode="External"/><Relationship Id="rId5" Type="http://schemas.openxmlformats.org/officeDocument/2006/relationships/hyperlink" Target="https://www.tutorialspoint.com/python/python_dictionary.htm" TargetMode="External"/><Relationship Id="rId6" Type="http://schemas.openxmlformats.org/officeDocument/2006/relationships/hyperlink" Target="https://www.tutorialspoint.com/python/python_basic_operators.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 Id="rId9" Type="http://schemas.openxmlformats.org/officeDocument/2006/relationships/hyperlink" Target="http://docs.python-requests.org/en/master/" TargetMode="External"/><Relationship Id="rId10" Type="http://schemas.openxmlformats.org/officeDocument/2006/relationships/hyperlink" Target="https://github.com/robertlugg/easyg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FF360-0DF5-7042-93E8-BA5F61E02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6</TotalTime>
  <Pages>21</Pages>
  <Words>4384</Words>
  <Characters>22666</Characters>
  <Application>Microsoft Macintosh Word</Application>
  <DocSecurity>0</DocSecurity>
  <Lines>809</Lines>
  <Paragraphs>510</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654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54</cp:revision>
  <cp:lastPrinted>2017-01-27T23:47:00Z</cp:lastPrinted>
  <dcterms:created xsi:type="dcterms:W3CDTF">2017-05-11T08:32:00Z</dcterms:created>
  <dcterms:modified xsi:type="dcterms:W3CDTF">2017-06-08T22: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